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6BCAAEAC" w:rsidR="00E046CC" w:rsidRPr="00F81B7E" w:rsidDel="007E3AB1" w:rsidRDefault="00F81B7E" w:rsidP="00F81B7E">
      <w:pPr>
        <w:rPr>
          <w:del w:id="0" w:author="Microsoft Office User" w:date="2017-12-19T16:44:00Z"/>
          <w:color w:val="000000" w:themeColor="text1"/>
        </w:rPr>
      </w:pPr>
      <w:del w:id="1" w:author="Microsoft Office User" w:date="2017-12-19T16:44:00Z">
        <w:r w:rsidRPr="00F81B7E" w:rsidDel="007E3AB1">
          <w:rPr>
            <w:b/>
            <w:color w:val="000000" w:themeColor="text1"/>
          </w:rPr>
          <w:delText xml:space="preserve">Title: </w:delText>
        </w:r>
        <w:r w:rsidR="00A6710F" w:rsidRPr="00F81B7E" w:rsidDel="007E3AB1">
          <w:rPr>
            <w:color w:val="000000" w:themeColor="text1"/>
          </w:rPr>
          <w:delText xml:space="preserve">Glucocorticoid-Induced </w:delText>
        </w:r>
        <w:r w:rsidR="00E046CC" w:rsidRPr="00F81B7E" w:rsidDel="007E3AB1">
          <w:rPr>
            <w:color w:val="000000" w:themeColor="text1"/>
          </w:rPr>
          <w:delText xml:space="preserve">Metabolic </w:delText>
        </w:r>
        <w:r w:rsidR="00A6710F" w:rsidRPr="00F81B7E" w:rsidDel="007E3AB1">
          <w:rPr>
            <w:color w:val="000000" w:themeColor="text1"/>
          </w:rPr>
          <w:delText>Disturbances are Exacerbated</w:delText>
        </w:r>
        <w:r w:rsidR="00E046CC" w:rsidRPr="00F81B7E" w:rsidDel="007E3AB1">
          <w:rPr>
            <w:color w:val="000000" w:themeColor="text1"/>
          </w:rPr>
          <w:delText xml:space="preserve"> in Obesity</w:delText>
        </w:r>
      </w:del>
    </w:p>
    <w:p w14:paraId="74EBDD8A" w14:textId="599BE635" w:rsidR="008F2896" w:rsidRPr="00F81B7E" w:rsidDel="007E3AB1" w:rsidRDefault="008F2896" w:rsidP="00CC12EF">
      <w:pPr>
        <w:rPr>
          <w:del w:id="2" w:author="Microsoft Office User" w:date="2017-12-19T16:44:00Z"/>
        </w:rPr>
      </w:pPr>
    </w:p>
    <w:p w14:paraId="48A99AFF" w14:textId="27269F3A" w:rsidR="004C1D0E" w:rsidRPr="009324FB" w:rsidDel="007E3AB1" w:rsidRDefault="00E50061" w:rsidP="00CC12EF">
      <w:pPr>
        <w:rPr>
          <w:del w:id="3" w:author="Microsoft Office User" w:date="2017-12-19T16:44:00Z"/>
          <w:vertAlign w:val="superscript"/>
        </w:rPr>
      </w:pPr>
      <w:del w:id="4" w:author="Microsoft Office User" w:date="2017-12-19T16:44:00Z">
        <w:r w:rsidRPr="00E50061" w:rsidDel="007E3AB1">
          <w:rPr>
            <w:b/>
          </w:rPr>
          <w:delText>Authors:</w:delText>
        </w:r>
        <w:r w:rsidDel="007E3AB1">
          <w:delText xml:space="preserve"> </w:delText>
        </w:r>
        <w:r w:rsidR="004C1D0E" w:rsidDel="007E3AB1">
          <w:delText>Innocence Harvey</w:delText>
        </w:r>
        <w:r w:rsidR="008B2BE4" w:rsidDel="007E3AB1">
          <w:rPr>
            <w:vertAlign w:val="superscript"/>
          </w:rPr>
          <w:delText>1,2</w:delText>
        </w:r>
        <w:r w:rsidR="004C1D0E" w:rsidDel="007E3AB1">
          <w:delText>, Erin J. Stephenson</w:delText>
        </w:r>
        <w:r w:rsidR="009324FB" w:rsidDel="007E3AB1">
          <w:rPr>
            <w:vertAlign w:val="superscript"/>
          </w:rPr>
          <w:delText>2,3</w:delText>
        </w:r>
        <w:r w:rsidR="004C1D0E" w:rsidDel="007E3AB1">
          <w:delText>, JeAnna R. Redd</w:delText>
        </w:r>
        <w:r w:rsidR="009324FB" w:rsidDel="007E3AB1">
          <w:rPr>
            <w:vertAlign w:val="superscript"/>
          </w:rPr>
          <w:delText>1,2</w:delText>
        </w:r>
        <w:r w:rsidR="004C1D0E" w:rsidDel="007E3AB1">
          <w:delText>, Quynh T. Tran</w:delText>
        </w:r>
        <w:r w:rsidR="00D01CE5" w:rsidDel="007E3AB1">
          <w:rPr>
            <w:vertAlign w:val="superscript"/>
          </w:rPr>
          <w:delText>4</w:delText>
        </w:r>
        <w:r w:rsidR="004C1D0E" w:rsidDel="007E3AB1">
          <w:delText>, Irit Hochberg</w:delText>
        </w:r>
        <w:r w:rsidR="00D01CE5" w:rsidDel="007E3AB1">
          <w:rPr>
            <w:vertAlign w:val="superscript"/>
          </w:rPr>
          <w:delText>5</w:delText>
        </w:r>
        <w:r w:rsidR="004C1D0E" w:rsidDel="007E3AB1">
          <w:delText>, Nathan Qi</w:delText>
        </w:r>
        <w:r w:rsidR="00D01CE5" w:rsidDel="007E3AB1">
          <w:rPr>
            <w:vertAlign w:val="superscript"/>
          </w:rPr>
          <w:delText>6</w:delText>
        </w:r>
        <w:r w:rsidR="004C1D0E" w:rsidDel="007E3AB1">
          <w:delText xml:space="preserve"> and Dave Bridges</w:delText>
        </w:r>
        <w:r w:rsidR="009324FB" w:rsidDel="007E3AB1">
          <w:rPr>
            <w:vertAlign w:val="superscript"/>
          </w:rPr>
          <w:delText>1,2,3</w:delText>
        </w:r>
      </w:del>
    </w:p>
    <w:p w14:paraId="145E89E5" w14:textId="0FB743B9" w:rsidR="008B2BE4" w:rsidDel="007E3AB1" w:rsidRDefault="008B2BE4" w:rsidP="00CC12EF">
      <w:pPr>
        <w:rPr>
          <w:del w:id="5" w:author="Microsoft Office User" w:date="2017-12-19T16:44:00Z"/>
        </w:rPr>
      </w:pPr>
    </w:p>
    <w:p w14:paraId="59668728" w14:textId="32489F03" w:rsidR="00F9140D" w:rsidDel="007E3AB1" w:rsidRDefault="00E50061" w:rsidP="00CC12EF">
      <w:pPr>
        <w:rPr>
          <w:del w:id="6" w:author="Microsoft Office User" w:date="2017-12-19T16:44:00Z"/>
        </w:rPr>
      </w:pPr>
      <w:del w:id="7" w:author="Microsoft Office User" w:date="2017-12-19T16:44:00Z">
        <w:r w:rsidRPr="00E50061" w:rsidDel="007E3AB1">
          <w:rPr>
            <w:b/>
          </w:rPr>
          <w:delText>Affiliations:</w:delText>
        </w:r>
        <w:r w:rsidDel="007E3AB1">
          <w:delText xml:space="preserve"> </w:delText>
        </w:r>
        <w:r w:rsidR="009324FB" w:rsidRPr="00D01CE5" w:rsidDel="007E3AB1">
          <w:rPr>
            <w:vertAlign w:val="superscript"/>
          </w:rPr>
          <w:delText>1</w:delText>
        </w:r>
        <w:r w:rsidR="00D01CE5" w:rsidDel="007E3AB1">
          <w:delText xml:space="preserve"> Department of Nutritional Sciences, </w:delText>
        </w:r>
        <w:r w:rsidR="009324FB" w:rsidRPr="00716B06" w:rsidDel="007E3AB1">
          <w:delText>University</w:delText>
        </w:r>
        <w:r w:rsidR="009324FB" w:rsidDel="007E3AB1">
          <w:delText xml:space="preserve"> of Michigan</w:delText>
        </w:r>
        <w:r w:rsidR="00D01CE5" w:rsidDel="007E3AB1">
          <w:delText xml:space="preserve"> School of Public Health</w:delText>
        </w:r>
        <w:r w:rsidR="009324FB" w:rsidDel="007E3AB1">
          <w:delText xml:space="preserve">, Ann Arbor, MI; </w:delText>
        </w:r>
        <w:r w:rsidR="009324FB" w:rsidDel="007E3AB1">
          <w:rPr>
            <w:vertAlign w:val="superscript"/>
          </w:rPr>
          <w:delText>2</w:delText>
        </w:r>
        <w:r w:rsidR="00D01CE5" w:rsidDel="007E3AB1">
          <w:rPr>
            <w:vertAlign w:val="superscript"/>
          </w:rPr>
          <w:delText xml:space="preserve"> </w:delText>
        </w:r>
        <w:r w:rsidR="00D01CE5" w:rsidDel="007E3AB1">
          <w:delText xml:space="preserve">Department of Physiology, </w:delText>
        </w:r>
        <w:r w:rsidR="009324FB" w:rsidDel="007E3AB1">
          <w:delText>Un</w:delText>
        </w:r>
        <w:r w:rsidR="00D01CE5" w:rsidDel="007E3AB1">
          <w:delText>iver</w:delText>
        </w:r>
        <w:r w:rsidR="009324FB" w:rsidDel="007E3AB1">
          <w:delText>s</w:delText>
        </w:r>
        <w:r w:rsidR="00D01CE5" w:rsidDel="007E3AB1">
          <w:delText>i</w:delText>
        </w:r>
        <w:r w:rsidR="009324FB" w:rsidDel="007E3AB1">
          <w:delText xml:space="preserve">ty of Tennessee Health Science Center, Memphis, TN; </w:delText>
        </w:r>
        <w:r w:rsidR="009324FB" w:rsidDel="007E3AB1">
          <w:rPr>
            <w:vertAlign w:val="superscript"/>
          </w:rPr>
          <w:delText>3</w:delText>
        </w:r>
        <w:r w:rsidR="009324FB" w:rsidDel="007E3AB1">
          <w:delText xml:space="preserve"> </w:delText>
        </w:r>
        <w:r w:rsidR="00D01CE5" w:rsidDel="007E3AB1">
          <w:delText>Department of Pediatrics, University of Tennessee Health Science Center</w:delText>
        </w:r>
        <w:r w:rsidR="009324FB" w:rsidDel="007E3AB1">
          <w:delText>, Memphis, TN;</w:delText>
        </w:r>
        <w:r w:rsidR="00D01CE5" w:rsidDel="007E3AB1">
          <w:delText xml:space="preserve"> </w:delText>
        </w:r>
        <w:r w:rsidR="00D01CE5" w:rsidDel="007E3AB1">
          <w:rPr>
            <w:vertAlign w:val="superscript"/>
          </w:rPr>
          <w:delText>4</w:delText>
        </w:r>
        <w:r w:rsidR="00D01CE5" w:rsidDel="007E3AB1">
          <w:delText xml:space="preserve"> Department of Preventive Medicine, University of Tennessee Health Science Center, Memphis, TN;</w:delText>
        </w:r>
        <w:r w:rsidR="009324FB" w:rsidDel="007E3AB1">
          <w:delText xml:space="preserve"> </w:delText>
        </w:r>
        <w:r w:rsidR="00D01CE5" w:rsidDel="007E3AB1">
          <w:rPr>
            <w:vertAlign w:val="superscript"/>
          </w:rPr>
          <w:delText>5</w:delText>
        </w:r>
        <w:r w:rsidR="009324FB" w:rsidDel="007E3AB1">
          <w:rPr>
            <w:vertAlign w:val="superscript"/>
          </w:rPr>
          <w:delText xml:space="preserve"> </w:delText>
        </w:r>
        <w:r w:rsidR="00D01CE5" w:rsidDel="007E3AB1">
          <w:delText xml:space="preserve">Institute of Endocrinology, Diabetes and Metabolism, </w:delText>
        </w:r>
        <w:r w:rsidR="009324FB" w:rsidDel="007E3AB1">
          <w:delText xml:space="preserve">Rambam </w:delText>
        </w:r>
        <w:r w:rsidR="00D01CE5" w:rsidDel="007E3AB1">
          <w:delText>Health Care Campus</w:delText>
        </w:r>
        <w:r w:rsidR="009324FB" w:rsidDel="007E3AB1">
          <w:delText>, Haifa, Israel</w:delText>
        </w:r>
        <w:r w:rsidR="00D01CE5" w:rsidDel="007E3AB1">
          <w:delText xml:space="preserve">; </w:delText>
        </w:r>
        <w:r w:rsidR="00D01CE5" w:rsidDel="007E3AB1">
          <w:rPr>
            <w:vertAlign w:val="superscript"/>
          </w:rPr>
          <w:delText>6</w:delText>
        </w:r>
        <w:r w:rsidR="00D01CE5" w:rsidDel="007E3AB1">
          <w:delText xml:space="preserve"> Metabolism, Endocrinology &amp; Diabetes, University of Michigan Medical School, Ann Arbor, MI</w:delText>
        </w:r>
      </w:del>
    </w:p>
    <w:p w14:paraId="3993EB72" w14:textId="79BF88BE" w:rsidR="004800B9" w:rsidDel="007E3AB1" w:rsidRDefault="004800B9" w:rsidP="00CC12EF">
      <w:pPr>
        <w:rPr>
          <w:del w:id="8" w:author="Microsoft Office User" w:date="2017-12-19T16:44:00Z"/>
        </w:rPr>
      </w:pPr>
    </w:p>
    <w:p w14:paraId="33103631" w14:textId="3ACF5F22" w:rsidR="0065666C" w:rsidDel="007E3AB1" w:rsidRDefault="0065666C" w:rsidP="00CC12EF">
      <w:pPr>
        <w:rPr>
          <w:del w:id="9" w:author="Microsoft Office User" w:date="2017-12-19T16:44:00Z"/>
        </w:rPr>
      </w:pPr>
      <w:del w:id="10" w:author="Microsoft Office User" w:date="2017-12-19T16:44:00Z">
        <w:r w:rsidRPr="00E50061" w:rsidDel="007E3AB1">
          <w:rPr>
            <w:b/>
          </w:rPr>
          <w:delText>Keywords:</w:delText>
        </w:r>
        <w:r w:rsidDel="007E3AB1">
          <w:delText xml:space="preserve"> Adiposity, Cushing’s, Lipolysis, Diabetes, NAFLD</w:delText>
        </w:r>
      </w:del>
    </w:p>
    <w:p w14:paraId="38942A94" w14:textId="77777777" w:rsidR="0065666C" w:rsidDel="004800B9" w:rsidRDefault="0065666C" w:rsidP="00CC12EF">
      <w:pPr>
        <w:rPr>
          <w:del w:id="11" w:author="Microsoft Office User" w:date="2017-12-18T14:52:00Z"/>
        </w:rPr>
      </w:pPr>
    </w:p>
    <w:p w14:paraId="4A100723" w14:textId="408181A1" w:rsidR="00BC77B6" w:rsidDel="007E3AB1" w:rsidRDefault="00BC77B6" w:rsidP="00CC12EF">
      <w:pPr>
        <w:rPr>
          <w:del w:id="12" w:author="Microsoft Office User" w:date="2017-12-19T16:44:00Z"/>
        </w:rPr>
      </w:pPr>
    </w:p>
    <w:p w14:paraId="47707BAF" w14:textId="260B4484" w:rsidR="00706726" w:rsidRPr="00BC77B6" w:rsidDel="007E3AB1" w:rsidRDefault="00BC77B6" w:rsidP="00CC12EF">
      <w:pPr>
        <w:rPr>
          <w:del w:id="13" w:author="Microsoft Office User" w:date="2017-12-19T16:44:00Z"/>
        </w:rPr>
      </w:pPr>
      <w:del w:id="14" w:author="Microsoft Office User" w:date="2017-12-19T16:44:00Z">
        <w:r w:rsidDel="007E3AB1">
          <w:rPr>
            <w:b/>
          </w:rPr>
          <w:delText>Word Count:</w:delText>
        </w:r>
        <w:r w:rsidDel="007E3AB1">
          <w:delText xml:space="preserve"> </w:delText>
        </w:r>
      </w:del>
      <w:del w:id="15" w:author="Microsoft Office User" w:date="2017-12-18T15:07:00Z">
        <w:r w:rsidR="00781EAF" w:rsidDel="00973579">
          <w:delText>39</w:delText>
        </w:r>
        <w:r w:rsidR="002057B8" w:rsidDel="00973579">
          <w:delText>53</w:delText>
        </w:r>
      </w:del>
    </w:p>
    <w:p w14:paraId="60DF5C2D" w14:textId="753C914D" w:rsidR="008B2BE4" w:rsidDel="00706726" w:rsidRDefault="008B2BE4">
      <w:pPr>
        <w:rPr>
          <w:del w:id="16" w:author="Microsoft Office User" w:date="2017-12-18T14:54:00Z"/>
          <w:b/>
        </w:rPr>
        <w:pPrChange w:id="17" w:author="Microsoft Office User" w:date="2017-12-18T14:45:00Z">
          <w:pPr>
            <w:outlineLvl w:val="0"/>
          </w:pPr>
        </w:pPrChange>
      </w:pPr>
    </w:p>
    <w:p w14:paraId="14E556B1" w14:textId="4D8F1989" w:rsidR="00F81B7E" w:rsidDel="00706726" w:rsidRDefault="00F81B7E" w:rsidP="00F81B7E">
      <w:pPr>
        <w:rPr>
          <w:del w:id="18" w:author="Microsoft Office User" w:date="2017-12-18T14:54:00Z"/>
          <w:bCs/>
          <w:color w:val="000000" w:themeColor="text1"/>
        </w:rPr>
      </w:pPr>
      <w:del w:id="19"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20" w:author="Microsoft Office User" w:date="2017-12-18T14:54:00Z"/>
          <w:bCs/>
          <w:color w:val="000000" w:themeColor="text1"/>
        </w:rPr>
      </w:pPr>
    </w:p>
    <w:p w14:paraId="30F5765C" w14:textId="1019CFAA" w:rsidR="00F81B7E" w:rsidDel="00706726" w:rsidRDefault="00F81B7E" w:rsidP="00CC12EF">
      <w:pPr>
        <w:rPr>
          <w:del w:id="21" w:author="Microsoft Office User" w:date="2017-12-18T14:53:00Z"/>
        </w:rPr>
      </w:pPr>
      <w:del w:id="22"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23" w:author="Microsoft Office User" w:date="2017-12-18T14:54:00Z"/>
          <w:b/>
        </w:rPr>
      </w:pPr>
    </w:p>
    <w:p w14:paraId="16896A29" w14:textId="736069D5" w:rsidR="00F81B7E" w:rsidDel="00706726" w:rsidRDefault="00F81B7E" w:rsidP="00CC12EF">
      <w:pPr>
        <w:rPr>
          <w:del w:id="24" w:author="Microsoft Office User" w:date="2017-12-18T14:54:00Z"/>
          <w:bCs/>
          <w:color w:val="000000" w:themeColor="text1"/>
        </w:rPr>
      </w:pPr>
      <w:del w:id="25"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26" w:author="Microsoft Office User" w:date="2017-12-18T14:45:00Z"/>
          <w:bCs/>
          <w:color w:val="000000" w:themeColor="text1"/>
        </w:rPr>
      </w:pPr>
    </w:p>
    <w:p w14:paraId="25B2E1B6" w14:textId="381AE30B" w:rsidR="00310CA2" w:rsidDel="00064B62" w:rsidRDefault="00310CA2" w:rsidP="00310CA2">
      <w:pPr>
        <w:rPr>
          <w:del w:id="27" w:author="Microsoft Office User" w:date="2017-12-18T14:45:00Z"/>
          <w:bCs/>
          <w:color w:val="000000" w:themeColor="text1"/>
        </w:rPr>
      </w:pPr>
      <w:del w:id="28" w:author="Microsoft Office User" w:date="2017-12-18T14:45:00Z">
        <w:r w:rsidDel="00064B62">
          <w:rPr>
            <w:bCs/>
            <w:color w:val="000000" w:themeColor="text1"/>
          </w:rPr>
          <w:br w:type="page"/>
        </w:r>
      </w:del>
    </w:p>
    <w:p w14:paraId="7A84F87B" w14:textId="475F92D1" w:rsidR="00310CA2" w:rsidRPr="00064B62" w:rsidDel="00064B62" w:rsidRDefault="00310CA2">
      <w:pPr>
        <w:rPr>
          <w:del w:id="29" w:author="Microsoft Office User" w:date="2017-12-18T14:44:00Z"/>
          <w:b/>
          <w:bCs/>
          <w:color w:val="000000" w:themeColor="text1"/>
          <w:rPrChange w:id="30" w:author="Microsoft Office User" w:date="2017-12-18T14:45:00Z">
            <w:rPr>
              <w:del w:id="31" w:author="Microsoft Office User" w:date="2017-12-18T14:44:00Z"/>
            </w:rPr>
          </w:rPrChange>
        </w:rPr>
      </w:pPr>
      <w:del w:id="32" w:author="Microsoft Office User" w:date="2017-12-18T14:44:00Z">
        <w:r w:rsidRPr="00064B62" w:rsidDel="00064B62">
          <w:rPr>
            <w:b/>
            <w:bCs/>
            <w:color w:val="000000" w:themeColor="text1"/>
            <w:rPrChange w:id="33" w:author="Microsoft Office User" w:date="2017-12-18T14:45:00Z">
              <w:rPr/>
            </w:rPrChange>
          </w:rPr>
          <w:delText>Study Importance:</w:delText>
        </w:r>
      </w:del>
    </w:p>
    <w:p w14:paraId="5A3D7E91" w14:textId="0D26CC01" w:rsidR="00310CA2" w:rsidDel="00064B62" w:rsidRDefault="00310CA2">
      <w:pPr>
        <w:rPr>
          <w:del w:id="34" w:author="Microsoft Office User" w:date="2017-12-18T14:44:00Z"/>
        </w:rPr>
        <w:pPrChange w:id="35" w:author="Microsoft Office User" w:date="2017-12-18T14:45:00Z">
          <w:pPr>
            <w:pStyle w:val="ListParagraph"/>
            <w:numPr>
              <w:numId w:val="4"/>
            </w:numPr>
            <w:ind w:hanging="360"/>
          </w:pPr>
        </w:pPrChange>
      </w:pPr>
      <w:del w:id="36" w:author="Microsoft Office User" w:date="2017-12-18T14:44:00Z">
        <w:r w:rsidDel="00064B62">
          <w:delText>What is already known about this subject?</w:delText>
        </w:r>
      </w:del>
    </w:p>
    <w:p w14:paraId="21DEC4E0" w14:textId="01541F79" w:rsidR="00310CA2" w:rsidRPr="00310CA2" w:rsidDel="00064B62" w:rsidRDefault="00310CA2">
      <w:pPr>
        <w:rPr>
          <w:del w:id="37" w:author="Microsoft Office User" w:date="2017-12-18T14:44:00Z"/>
        </w:rPr>
        <w:pPrChange w:id="38" w:author="Microsoft Office User" w:date="2017-12-18T14:45:00Z">
          <w:pPr>
            <w:pStyle w:val="ListParagraph"/>
            <w:numPr>
              <w:numId w:val="5"/>
            </w:numPr>
            <w:ind w:left="1080" w:hanging="360"/>
          </w:pPr>
        </w:pPrChange>
      </w:pPr>
      <w:del w:id="39"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40" w:author="Microsoft Office User" w:date="2017-12-18T14:44:00Z"/>
        </w:rPr>
        <w:pPrChange w:id="41" w:author="Microsoft Office User" w:date="2017-12-18T14:45:00Z">
          <w:pPr>
            <w:pStyle w:val="ListParagraph"/>
            <w:numPr>
              <w:numId w:val="5"/>
            </w:numPr>
            <w:ind w:left="1080" w:hanging="360"/>
          </w:pPr>
        </w:pPrChange>
      </w:pPr>
      <w:del w:id="42"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43" w:author="Microsoft Office User" w:date="2017-12-18T14:44:00Z"/>
        </w:rPr>
        <w:pPrChange w:id="44" w:author="Microsoft Office User" w:date="2017-12-18T14:45:00Z">
          <w:pPr>
            <w:pStyle w:val="ListParagraph"/>
            <w:numPr>
              <w:numId w:val="5"/>
            </w:numPr>
            <w:ind w:left="1080" w:hanging="360"/>
          </w:pPr>
        </w:pPrChange>
      </w:pPr>
      <w:del w:id="45" w:author="Microsoft Office User" w:date="2017-12-18T14:44:00Z">
        <w:r w:rsidRPr="00310CA2" w:rsidDel="00064B62">
          <w:delText>Glucocorticoids promote adipocyte lipolysis.</w:delText>
        </w:r>
      </w:del>
    </w:p>
    <w:p w14:paraId="7CD5D524" w14:textId="58D6E96A" w:rsidR="00310CA2" w:rsidDel="00064B62" w:rsidRDefault="00310CA2">
      <w:pPr>
        <w:rPr>
          <w:del w:id="46" w:author="Microsoft Office User" w:date="2017-12-18T14:44:00Z"/>
        </w:rPr>
        <w:pPrChange w:id="47" w:author="Microsoft Office User" w:date="2017-12-18T14:45:00Z">
          <w:pPr>
            <w:pStyle w:val="ListParagraph"/>
            <w:numPr>
              <w:numId w:val="4"/>
            </w:numPr>
            <w:ind w:hanging="360"/>
          </w:pPr>
        </w:pPrChange>
      </w:pPr>
      <w:del w:id="48" w:author="Microsoft Office User" w:date="2017-12-18T14:44:00Z">
        <w:r w:rsidDel="00064B62">
          <w:delText>What does your study add?</w:delText>
        </w:r>
      </w:del>
    </w:p>
    <w:p w14:paraId="075E5323" w14:textId="7D08CFE0" w:rsidR="00310CA2" w:rsidRPr="00310CA2" w:rsidDel="00064B62" w:rsidRDefault="00310CA2">
      <w:pPr>
        <w:rPr>
          <w:del w:id="49" w:author="Microsoft Office User" w:date="2017-12-18T14:44:00Z"/>
        </w:rPr>
        <w:pPrChange w:id="50" w:author="Microsoft Office User" w:date="2017-12-18T14:45:00Z">
          <w:pPr>
            <w:pStyle w:val="ListParagraph"/>
            <w:numPr>
              <w:numId w:val="6"/>
            </w:numPr>
            <w:ind w:left="1080" w:hanging="360"/>
          </w:pPr>
        </w:pPrChange>
      </w:pPr>
      <w:del w:id="51"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52" w:author="Microsoft Office User" w:date="2017-12-18T14:44:00Z"/>
        </w:rPr>
        <w:pPrChange w:id="53" w:author="Microsoft Office User" w:date="2017-12-18T14:45:00Z">
          <w:pPr>
            <w:pStyle w:val="ListParagraph"/>
            <w:numPr>
              <w:numId w:val="6"/>
            </w:numPr>
            <w:ind w:left="1080" w:hanging="360"/>
          </w:pPr>
        </w:pPrChange>
      </w:pPr>
      <w:del w:id="54"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55" w:author="Microsoft Office User" w:date="2017-12-18T14:44:00Z"/>
        </w:rPr>
        <w:pPrChange w:id="56" w:author="Microsoft Office User" w:date="2017-12-18T14:45:00Z">
          <w:pPr>
            <w:pStyle w:val="ListParagraph"/>
            <w:numPr>
              <w:numId w:val="6"/>
            </w:numPr>
            <w:ind w:left="1080" w:hanging="360"/>
          </w:pPr>
        </w:pPrChange>
      </w:pPr>
      <w:del w:id="57"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58" w:author="Microsoft Office User" w:date="2017-12-18T14:45:00Z"/>
        </w:rPr>
        <w:pPrChange w:id="59" w:author="Microsoft Office User" w:date="2017-12-18T14:45:00Z">
          <w:pPr>
            <w:pStyle w:val="ListParagraph"/>
          </w:pPr>
        </w:pPrChange>
      </w:pPr>
    </w:p>
    <w:p w14:paraId="5D8AFD0E" w14:textId="77777777" w:rsidR="00310CA2" w:rsidDel="00064B62" w:rsidRDefault="00310CA2">
      <w:pPr>
        <w:rPr>
          <w:del w:id="60" w:author="Microsoft Office User" w:date="2017-12-18T14:45:00Z"/>
          <w:bCs/>
          <w:color w:val="000000" w:themeColor="text1"/>
        </w:rPr>
      </w:pPr>
      <w:del w:id="61" w:author="Microsoft Office User" w:date="2017-12-18T14:45:00Z">
        <w:r w:rsidDel="00064B62">
          <w:rPr>
            <w:bCs/>
            <w:color w:val="000000" w:themeColor="text1"/>
          </w:rPr>
          <w:br w:type="page"/>
        </w:r>
      </w:del>
    </w:p>
    <w:p w14:paraId="4C899335" w14:textId="1950313B" w:rsidR="00BC77B6" w:rsidDel="007E3AB1" w:rsidRDefault="00BC77B6">
      <w:pPr>
        <w:rPr>
          <w:del w:id="62" w:author="Microsoft Office User" w:date="2017-12-19T16:44:00Z"/>
          <w:bCs/>
          <w:color w:val="000000" w:themeColor="text1"/>
        </w:rPr>
        <w:pPrChange w:id="63"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64" w:author="Microsoft Office User" w:date="2017-12-18T10:37:00Z">
        <w:r w:rsidR="000C0722" w:rsidDel="005806D6">
          <w:rPr>
            <w:color w:val="000000" w:themeColor="text1"/>
          </w:rPr>
          <w:delText xml:space="preserve">whether </w:delText>
        </w:r>
      </w:del>
      <w:ins w:id="65"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66" w:author="Microsoft Office User" w:date="2017-12-18T10:37:00Z">
        <w:r w:rsidR="000C0722" w:rsidDel="005806D6">
          <w:rPr>
            <w:color w:val="000000" w:themeColor="text1"/>
          </w:rPr>
          <w:delText xml:space="preserve">is </w:delText>
        </w:r>
      </w:del>
      <w:del w:id="67"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8"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69"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0" w:author="Microsoft Office User" w:date="2017-12-18T10:31:00Z">
        <w:r w:rsidR="0064737D">
          <w:rPr>
            <w:color w:val="000000" w:themeColor="text1"/>
          </w:rPr>
          <w:t xml:space="preserve"> (chow-fed)</w:t>
        </w:r>
      </w:ins>
      <w:r w:rsidR="00842C7A">
        <w:rPr>
          <w:color w:val="000000" w:themeColor="text1"/>
        </w:rPr>
        <w:t xml:space="preserve"> and </w:t>
      </w:r>
      <w:ins w:id="71"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72" w:author="Microsoft Office User" w:date="2017-12-18T14:06:00Z">
        <w:r w:rsidR="00842C7A" w:rsidDel="00BA0F2F">
          <w:rPr>
            <w:color w:val="000000" w:themeColor="text1"/>
          </w:rPr>
          <w:delText>fatty liver</w:delText>
        </w:r>
      </w:del>
      <w:ins w:id="73"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74" w:author="Microsoft Office User" w:date="2017-12-18T14:05:00Z">
        <w:r w:rsidR="009C2508" w:rsidDel="00BA0F2F">
          <w:rPr>
            <w:color w:val="000000" w:themeColor="text1"/>
          </w:rPr>
          <w:delText>Patients who were obese and had Cushing’s disease had elevat</w:delText>
        </w:r>
      </w:del>
      <w:del w:id="75" w:author="Microsoft Office User" w:date="2017-12-18T13:03:00Z">
        <w:r w:rsidR="009C2508" w:rsidDel="00396C95">
          <w:rPr>
            <w:color w:val="000000" w:themeColor="text1"/>
          </w:rPr>
          <w:delText>ed</w:delText>
        </w:r>
      </w:del>
      <w:del w:id="76"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77" w:author="Microsoft Office User" w:date="2017-12-18T14:05:00Z">
        <w:r w:rsidR="00BA0F2F">
          <w:rPr>
            <w:color w:val="000000" w:themeColor="text1"/>
          </w:rPr>
          <w:t>O</w:t>
        </w:r>
      </w:ins>
      <w:del w:id="78" w:author="Microsoft Office User" w:date="2017-12-18T14:05:00Z">
        <w:r w:rsidR="00545D50" w:rsidDel="00BA0F2F">
          <w:rPr>
            <w:color w:val="000000" w:themeColor="text1"/>
          </w:rPr>
          <w:delText>o</w:delText>
        </w:r>
      </w:del>
      <w:r w:rsidR="00545D50">
        <w:rPr>
          <w:color w:val="000000" w:themeColor="text1"/>
        </w:rPr>
        <w:t>bese mice given dexamethasone</w:t>
      </w:r>
      <w:ins w:id="79" w:author="Microsoft Office User" w:date="2017-12-18T14:05:00Z">
        <w:r w:rsidR="00BA0F2F">
          <w:rPr>
            <w:color w:val="000000" w:themeColor="text1"/>
          </w:rPr>
          <w:t xml:space="preserve"> had </w:t>
        </w:r>
      </w:ins>
      <w:del w:id="80"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81"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2" w:author="Microsoft Office User" w:date="2017-12-18T12:23:00Z">
        <w:r w:rsidR="00545D50" w:rsidDel="00F939EC">
          <w:rPr>
            <w:color w:val="000000" w:themeColor="text1"/>
          </w:rPr>
          <w:delText xml:space="preserve"> were noted in these mice, </w:delText>
        </w:r>
      </w:del>
      <w:del w:id="83" w:author="Microsoft Office User" w:date="2017-12-18T10:34:00Z">
        <w:r w:rsidR="00545D50" w:rsidDel="000E7F56">
          <w:rPr>
            <w:color w:val="000000" w:themeColor="text1"/>
          </w:rPr>
          <w:delText>along with synergistic elevations</w:delText>
        </w:r>
      </w:del>
      <w:ins w:id="84" w:author="Microsoft Office User" w:date="2017-12-18T12:23:00Z">
        <w:r w:rsidR="00F939EC">
          <w:rPr>
            <w:color w:val="000000" w:themeColor="text1"/>
          </w:rPr>
          <w:t xml:space="preserve"> and</w:t>
        </w:r>
      </w:ins>
      <w:del w:id="85" w:author="Microsoft Office User" w:date="2017-12-18T10:34:00Z">
        <w:r w:rsidR="00545D50" w:rsidDel="000E7F56">
          <w:rPr>
            <w:color w:val="000000" w:themeColor="text1"/>
          </w:rPr>
          <w:delText xml:space="preserve"> </w:delText>
        </w:r>
      </w:del>
      <w:del w:id="86" w:author="Microsoft Office User" w:date="2017-12-18T12:23:00Z">
        <w:r w:rsidR="00545D50" w:rsidDel="00F939EC">
          <w:rPr>
            <w:color w:val="000000" w:themeColor="text1"/>
          </w:rPr>
          <w:delText>in</w:delText>
        </w:r>
      </w:del>
      <w:r w:rsidR="00545D50">
        <w:rPr>
          <w:color w:val="000000" w:themeColor="text1"/>
        </w:rPr>
        <w:t xml:space="preserve"> markers of lipolysis</w:t>
      </w:r>
      <w:ins w:id="87" w:author="Microsoft Office User" w:date="2017-12-18T12:23:00Z">
        <w:r w:rsidR="00F939EC">
          <w:rPr>
            <w:color w:val="000000" w:themeColor="text1"/>
          </w:rPr>
          <w:t>,</w:t>
        </w:r>
      </w:ins>
      <w:ins w:id="88"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89" w:author="Microsoft Office User" w:date="2017-12-18T10:33:00Z">
        <w:r w:rsidR="0064737D">
          <w:rPr>
            <w:color w:val="000000" w:themeColor="text1"/>
          </w:rPr>
          <w:t>individuals</w:t>
        </w:r>
      </w:ins>
      <w:del w:id="90"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91" w:author="Microsoft Office User" w:date="2017-12-19T14:12:00Z">
        <w:r w:rsidR="00F31BBD">
          <w:t xml:space="preserve">non-alcoholic </w:t>
        </w:r>
      </w:ins>
      <w:r>
        <w:t>fatty liver</w:t>
      </w:r>
      <w:ins w:id="92"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93" w:author="Microsoft Office User" w:date="2017-12-19T14:11:00Z">
        <w:r w:rsidRPr="006902F6" w:rsidDel="00F31BBD">
          <w:rPr>
            <w:color w:val="000000" w:themeColor="text1"/>
          </w:rPr>
          <w:delText>complications</w:delText>
        </w:r>
      </w:del>
      <w:ins w:id="94"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95"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96" w:author="Microsoft Office User" w:date="2017-12-14T14:51:00Z">
        <w:r w:rsidR="003B5032">
          <w:rPr>
            <w:color w:val="000000" w:themeColor="text1"/>
          </w:rPr>
          <w:t xml:space="preserve"> </w:t>
        </w:r>
      </w:ins>
      <w:commentRangeStart w:id="97"/>
    </w:p>
    <w:p w14:paraId="0E231417" w14:textId="77777777" w:rsidR="008607FC" w:rsidRPr="006902F6" w:rsidDel="003B5032" w:rsidRDefault="008607FC" w:rsidP="00FF21CB">
      <w:pPr>
        <w:spacing w:line="480" w:lineRule="auto"/>
        <w:rPr>
          <w:del w:id="98"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99" w:author="Microsoft Office User" w:date="2017-12-14T14:51:00Z">
        <w:r w:rsidR="00A810A9" w:rsidDel="003B5032">
          <w:rPr>
            <w:color w:val="000000" w:themeColor="text1"/>
          </w:rPr>
          <w:delText>,</w:delText>
        </w:r>
      </w:del>
      <w:r w:rsidRPr="006902F6">
        <w:rPr>
          <w:color w:val="000000" w:themeColor="text1"/>
        </w:rPr>
        <w:t xml:space="preserve"> we </w:t>
      </w:r>
      <w:ins w:id="100" w:author="Microsoft Office User" w:date="2017-12-14T14:51:00Z">
        <w:r w:rsidR="003B5032">
          <w:rPr>
            <w:color w:val="000000" w:themeColor="text1"/>
          </w:rPr>
          <w:t xml:space="preserve">present the novel finding </w:t>
        </w:r>
      </w:ins>
      <w:del w:id="101"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02"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97"/>
      <w:r w:rsidR="00B950B0">
        <w:rPr>
          <w:rStyle w:val="CommentReference"/>
        </w:rPr>
        <w:commentReference w:id="97"/>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03" w:author="Microsoft Office User" w:date="2017-12-18T14:07:00Z"/>
          <w:b/>
          <w:color w:val="000000" w:themeColor="text1"/>
        </w:rPr>
      </w:pPr>
    </w:p>
    <w:p w14:paraId="19A7E9E3" w14:textId="5405645E" w:rsidR="002E3AD9" w:rsidRPr="006902F6" w:rsidDel="00BA0F2F" w:rsidRDefault="000D47AD" w:rsidP="00FF21CB">
      <w:pPr>
        <w:spacing w:line="480" w:lineRule="auto"/>
        <w:rPr>
          <w:del w:id="104" w:author="Microsoft Office User" w:date="2017-12-18T14:07:00Z"/>
          <w:color w:val="000000" w:themeColor="text1"/>
        </w:rPr>
      </w:pPr>
      <w:del w:id="105"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06" w:author="Microsoft Office User" w:date="2017-12-18T14:07:00Z"/>
          <w:b/>
          <w:color w:val="000000" w:themeColor="text1"/>
        </w:rPr>
      </w:pPr>
    </w:p>
    <w:p w14:paraId="2D64B995" w14:textId="1E5D1002"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07"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08" w:author="Microsoft Office User" w:date="2017-12-19T14:14:00Z">
        <w:r w:rsidR="00045C8F">
          <w:rPr>
            <w:rFonts w:eastAsia="Times New Roman" w:cs="Times New Roman"/>
            <w:color w:val="000000" w:themeColor="text1"/>
            <w:shd w:val="clear" w:color="auto" w:fill="FFFFFF"/>
          </w:rPr>
          <w:t>with vehicle</w:t>
        </w:r>
      </w:ins>
      <w:ins w:id="109" w:author="Microsoft Office User" w:date="2017-12-19T14:15:00Z">
        <w:r w:rsidR="00045C8F">
          <w:rPr>
            <w:rFonts w:eastAsia="Times New Roman" w:cs="Times New Roman"/>
            <w:color w:val="000000" w:themeColor="text1"/>
            <w:shd w:val="clear" w:color="auto" w:fill="FFFFFF"/>
          </w:rPr>
          <w:t xml:space="preserve"> (water) or </w:t>
        </w:r>
      </w:ins>
      <w:ins w:id="110" w:author="Microsoft Office User" w:date="2017-12-19T14:16:00Z">
        <w:r w:rsidR="00045C8F">
          <w:rPr>
            <w:rFonts w:eastAsia="Times New Roman" w:cs="Times New Roman"/>
            <w:color w:val="000000" w:themeColor="text1"/>
            <w:shd w:val="clear" w:color="auto" w:fill="FFFFFF"/>
          </w:rPr>
          <w:t xml:space="preserve">approximately 1mg/kg/d of </w:t>
        </w:r>
      </w:ins>
      <w:ins w:id="111" w:author="Microsoft Office User" w:date="2017-12-19T14:15:00Z">
        <w:r w:rsidR="00045C8F">
          <w:rPr>
            <w:rFonts w:eastAsia="Times New Roman" w:cs="Times New Roman"/>
            <w:color w:val="000000" w:themeColor="text1"/>
            <w:shd w:val="clear" w:color="auto" w:fill="FFFFFF"/>
          </w:rPr>
          <w:t>dexamethasone</w:t>
        </w:r>
      </w:ins>
      <w:ins w:id="112" w:author="Microsoft Office User" w:date="2017-12-19T14:17:00Z">
        <w:r w:rsidR="000652EC">
          <w:rPr>
            <w:rFonts w:eastAsia="Times New Roman" w:cs="Times New Roman"/>
            <w:color w:val="000000" w:themeColor="text1"/>
            <w:shd w:val="clear" w:color="auto" w:fill="FFFFFF"/>
          </w:rPr>
          <w:t xml:space="preserve"> (Sigma-Aldrich; cat</w:t>
        </w:r>
      </w:ins>
      <w:ins w:id="113" w:author="Microsoft Office User" w:date="2017-12-19T14:18:00Z">
        <w:r w:rsidR="000652EC">
          <w:rPr>
            <w:rFonts w:eastAsia="Times New Roman" w:cs="Times New Roman"/>
            <w:color w:val="000000" w:themeColor="text1"/>
            <w:shd w:val="clear" w:color="auto" w:fill="FFFFFF"/>
          </w:rPr>
          <w:t xml:space="preserve">alog </w:t>
        </w:r>
      </w:ins>
      <w:ins w:id="114" w:author="Microsoft Office User" w:date="2017-12-19T14:17:00Z">
        <w:r w:rsidR="000652EC">
          <w:rPr>
            <w:rFonts w:eastAsia="Times New Roman" w:cs="Times New Roman"/>
            <w:color w:val="000000" w:themeColor="text1"/>
            <w:shd w:val="clear" w:color="auto" w:fill="FFFFFF"/>
          </w:rPr>
          <w:t>#</w:t>
        </w:r>
      </w:ins>
      <w:ins w:id="115" w:author="Microsoft Office User" w:date="2017-12-19T14:20:00Z">
        <w:r w:rsidR="00107912">
          <w:rPr>
            <w:rFonts w:eastAsia="Times New Roman" w:cs="Times New Roman"/>
            <w:color w:val="000000" w:themeColor="text1"/>
            <w:shd w:val="clear" w:color="auto" w:fill="FFFFFF"/>
          </w:rPr>
          <w:t>2915</w:t>
        </w:r>
      </w:ins>
      <w:ins w:id="116" w:author="Microsoft Office User" w:date="2017-12-19T14:21:00Z">
        <w:r w:rsidR="00107912">
          <w:rPr>
            <w:rFonts w:eastAsia="Times New Roman" w:cs="Times New Roman"/>
            <w:color w:val="000000" w:themeColor="text1"/>
            <w:shd w:val="clear" w:color="auto" w:fill="FFFFFF"/>
          </w:rPr>
          <w:t>)</w:t>
        </w:r>
      </w:ins>
      <w:ins w:id="117" w:author="Microsoft Office User" w:date="2017-12-19T14:16:00Z">
        <w:r w:rsidR="00045C8F">
          <w:rPr>
            <w:rFonts w:eastAsia="Times New Roman" w:cs="Times New Roman"/>
            <w:color w:val="000000" w:themeColor="text1"/>
            <w:shd w:val="clear" w:color="auto" w:fill="FFFFFF"/>
          </w:rPr>
          <w:t xml:space="preserve"> dissol</w:t>
        </w:r>
      </w:ins>
      <w:ins w:id="118" w:author="Microsoft Office User" w:date="2017-12-19T14:17:00Z">
        <w:r w:rsidR="00045C8F">
          <w:rPr>
            <w:rFonts w:eastAsia="Times New Roman" w:cs="Times New Roman"/>
            <w:color w:val="000000" w:themeColor="text1"/>
            <w:shd w:val="clear" w:color="auto" w:fill="FFFFFF"/>
          </w:rPr>
          <w:t>v</w:t>
        </w:r>
      </w:ins>
      <w:ins w:id="119" w:author="Microsoft Office User" w:date="2017-12-19T14:16:00Z">
        <w:r w:rsidR="00045C8F">
          <w:rPr>
            <w:rFonts w:eastAsia="Times New Roman" w:cs="Times New Roman"/>
            <w:color w:val="000000" w:themeColor="text1"/>
            <w:shd w:val="clear" w:color="auto" w:fill="FFFFFF"/>
          </w:rPr>
          <w:t>ed</w:t>
        </w:r>
      </w:ins>
      <w:ins w:id="120" w:author="Microsoft Office User" w:date="2017-12-19T14:15:00Z">
        <w:r w:rsidR="00045C8F">
          <w:rPr>
            <w:rFonts w:eastAsia="Times New Roman" w:cs="Times New Roman"/>
            <w:color w:val="000000" w:themeColor="text1"/>
            <w:shd w:val="clear" w:color="auto" w:fill="FFFFFF"/>
          </w:rPr>
          <w:t xml:space="preserve"> in their drinking water for </w:t>
        </w:r>
      </w:ins>
      <w:ins w:id="121"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22"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23" w:author="Microsoft Office User" w:date="2017-12-19T14:52:00Z">
        <w:r w:rsidR="007D1B1B" w:rsidDel="00922267">
          <w:rPr>
            <w:rFonts w:eastAsia="Times New Roman" w:cs="Times New Roman"/>
            <w:color w:val="000000" w:themeColor="text1"/>
            <w:shd w:val="clear" w:color="auto" w:fill="FFFFFF"/>
          </w:rPr>
          <w:delText xml:space="preserve">eight </w:delText>
        </w:r>
      </w:del>
      <w:ins w:id="124" w:author="Microsoft Office User" w:date="2017-12-19T14:52:00Z">
        <w:r w:rsidR="00922267">
          <w:rPr>
            <w:rFonts w:eastAsia="Times New Roman" w:cs="Times New Roman"/>
            <w:color w:val="000000" w:themeColor="text1"/>
            <w:shd w:val="clear" w:color="auto" w:fill="FFFFFF"/>
          </w:rPr>
          <w:t xml:space="preserve">8 </w:t>
        </w:r>
      </w:ins>
      <w:r w:rsidR="00915C5C" w:rsidRPr="006902F6">
        <w:rPr>
          <w:rFonts w:eastAsia="Times New Roman" w:cs="Times New Roman"/>
          <w:color w:val="000000" w:themeColor="text1"/>
          <w:shd w:val="clear" w:color="auto" w:fill="FFFFFF"/>
        </w:rPr>
        <w:t xml:space="preserve">or </w:t>
      </w:r>
      <w:del w:id="125"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26" w:author="Microsoft Office User" w:date="2017-12-19T14:52:00Z">
        <w:r w:rsidR="00922267">
          <w:rPr>
            <w:rFonts w:eastAsia="Times New Roman" w:cs="Times New Roman"/>
            <w:color w:val="000000" w:themeColor="text1"/>
            <w:shd w:val="clear" w:color="auto" w:fill="FFFFFF"/>
          </w:rPr>
          <w:t>12</w:t>
        </w:r>
      </w:ins>
      <w:ins w:id="127" w:author="Microsoft Office User" w:date="2017-12-20T12:43:00Z">
        <w:r w:rsidR="00FD26E1">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28"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29"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proofErr w:type="gramStart"/>
      <w:r w:rsidR="00137E5D">
        <w:rPr>
          <w:rFonts w:eastAsia="Times New Roman" w:cs="Times New Roman"/>
          <w:color w:val="000000" w:themeColor="text1"/>
          <w:shd w:val="clear" w:color="auto" w:fill="FFFFFF"/>
        </w:rPr>
        <w:t>thus</w:t>
      </w:r>
      <w:proofErr w:type="gramEnd"/>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30"/>
      <w:r w:rsidR="00C72565">
        <w:rPr>
          <w:rFonts w:eastAsia="Times New Roman" w:cs="Times New Roman"/>
          <w:color w:val="000000" w:themeColor="text1"/>
          <w:shd w:val="clear" w:color="auto" w:fill="FFFFFF"/>
        </w:rPr>
        <w:t xml:space="preserve"> </w:t>
      </w:r>
      <w:ins w:id="131"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30"/>
      <w:ins w:id="132" w:author="Microsoft Office User" w:date="2017-12-18T09:54:00Z">
        <w:r w:rsidR="00B950B0">
          <w:rPr>
            <w:rStyle w:val="CommentReference"/>
          </w:rPr>
          <w:commentReference w:id="13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33"/>
      <w:ins w:id="134" w:author="Microsoft Office User" w:date="2017-12-14T11:52:00Z">
        <w:r w:rsidR="004D4631">
          <w:rPr>
            <w:rFonts w:eastAsia="Times New Roman" w:cs="Times New Roman"/>
            <w:color w:val="000000" w:themeColor="text1"/>
            <w:shd w:val="clear" w:color="auto" w:fill="FFFFFF"/>
          </w:rPr>
          <w:t>We performed a CLAMS experiment</w:t>
        </w:r>
      </w:ins>
      <w:ins w:id="135" w:author="Microsoft Office User" w:date="2017-12-14T11:58:00Z">
        <w:r w:rsidR="00D77990">
          <w:rPr>
            <w:rFonts w:eastAsia="Times New Roman" w:cs="Times New Roman"/>
            <w:color w:val="000000" w:themeColor="text1"/>
            <w:shd w:val="clear" w:color="auto" w:fill="FFFFFF"/>
          </w:rPr>
          <w:t xml:space="preserve"> (data not shown)</w:t>
        </w:r>
      </w:ins>
      <w:ins w:id="136" w:author="Microsoft Office User" w:date="2017-12-14T11:52:00Z">
        <w:r w:rsidR="004D4631">
          <w:rPr>
            <w:rFonts w:eastAsia="Times New Roman" w:cs="Times New Roman"/>
            <w:color w:val="000000" w:themeColor="text1"/>
            <w:shd w:val="clear" w:color="auto" w:fill="FFFFFF"/>
          </w:rPr>
          <w:t xml:space="preserve"> with the</w:t>
        </w:r>
      </w:ins>
      <w:ins w:id="137" w:author="Microsoft Office User" w:date="2017-12-14T11:53:00Z">
        <w:r w:rsidR="004D4631">
          <w:rPr>
            <w:rFonts w:eastAsia="Times New Roman" w:cs="Times New Roman"/>
            <w:color w:val="000000" w:themeColor="text1"/>
            <w:shd w:val="clear" w:color="auto" w:fill="FFFFFF"/>
          </w:rPr>
          <w:t xml:space="preserve"> 12-week diet study</w:t>
        </w:r>
      </w:ins>
      <w:ins w:id="138" w:author="Microsoft Office User" w:date="2017-12-14T11:52:00Z">
        <w:r w:rsidR="004D4631">
          <w:rPr>
            <w:rFonts w:eastAsia="Times New Roman" w:cs="Times New Roman"/>
            <w:color w:val="000000" w:themeColor="text1"/>
            <w:shd w:val="clear" w:color="auto" w:fill="FFFFFF"/>
          </w:rPr>
          <w:t xml:space="preserve"> </w:t>
        </w:r>
      </w:ins>
      <w:ins w:id="13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40" w:author="Microsoft Office User" w:date="2017-12-14T11:54:00Z">
        <w:r w:rsidR="004D4631">
          <w:rPr>
            <w:rFonts w:eastAsia="Times New Roman" w:cs="Times New Roman"/>
            <w:color w:val="000000" w:themeColor="text1"/>
            <w:shd w:val="clear" w:color="auto" w:fill="FFFFFF"/>
          </w:rPr>
          <w:t xml:space="preserve"> approximately </w:t>
        </w:r>
      </w:ins>
      <w:ins w:id="141" w:author="Microsoft Office User" w:date="2017-12-14T11:53:00Z">
        <w:r w:rsidR="004D4631">
          <w:rPr>
            <w:rFonts w:eastAsia="Times New Roman" w:cs="Times New Roman"/>
            <w:color w:val="000000" w:themeColor="text1"/>
            <w:shd w:val="clear" w:color="auto" w:fill="FFFFFF"/>
          </w:rPr>
          <w:t>one week</w:t>
        </w:r>
      </w:ins>
      <w:ins w:id="14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43" w:author="Microsoft Office User" w:date="2017-12-14T11:58:00Z">
        <w:r w:rsidR="00D77990">
          <w:rPr>
            <w:rFonts w:eastAsia="Times New Roman" w:cs="Times New Roman"/>
            <w:color w:val="000000" w:themeColor="text1"/>
            <w:shd w:val="clear" w:color="auto" w:fill="FFFFFF"/>
          </w:rPr>
          <w:t>fluctuations</w:t>
        </w:r>
      </w:ins>
      <w:ins w:id="14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5" w:author="Microsoft Office User" w:date="2017-12-14T11:58:00Z">
        <w:r w:rsidR="00D77990">
          <w:rPr>
            <w:rFonts w:eastAsia="Times New Roman" w:cs="Times New Roman"/>
            <w:color w:val="000000" w:themeColor="text1"/>
            <w:shd w:val="clear" w:color="auto" w:fill="FFFFFF"/>
          </w:rPr>
          <w:t>.</w:t>
        </w:r>
      </w:ins>
      <w:ins w:id="146" w:author="Microsoft Office User" w:date="2017-12-14T11:53:00Z">
        <w:r w:rsidR="004D4631">
          <w:rPr>
            <w:rFonts w:eastAsia="Times New Roman" w:cs="Times New Roman"/>
            <w:color w:val="000000" w:themeColor="text1"/>
            <w:shd w:val="clear" w:color="auto" w:fill="FFFFFF"/>
          </w:rPr>
          <w:t xml:space="preserve"> </w:t>
        </w:r>
      </w:ins>
      <w:commentRangeEnd w:id="133"/>
      <w:ins w:id="147" w:author="Microsoft Office User" w:date="2017-12-18T09:54:00Z">
        <w:r w:rsidR="00B950B0">
          <w:rPr>
            <w:rStyle w:val="CommentReference"/>
          </w:rPr>
          <w:commentReference w:id="13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48"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49"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id="150"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51"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ins w:id="152" w:author="Microsoft Office User" w:date="2017-12-19T14:48:00Z">
        <w:r w:rsidR="00223195">
          <w:rPr>
            <w:rFonts w:eastAsia="Times New Roman" w:cs="Arial"/>
            <w:color w:val="000000" w:themeColor="text1"/>
            <w:shd w:val="clear" w:color="auto" w:fill="FFFFFF"/>
          </w:rPr>
          <w:t xml:space="preserve">; </w:t>
        </w:r>
      </w:ins>
      <w:ins w:id="153" w:author="Microsoft Office User" w:date="2017-12-19T14:49:00Z">
        <w:r w:rsidR="00223195">
          <w:rPr>
            <w:rFonts w:eastAsia="Times New Roman" w:cs="Arial"/>
            <w:color w:val="000000" w:themeColor="text1"/>
            <w:shd w:val="clear" w:color="auto" w:fill="FFFFFF"/>
          </w:rPr>
          <w:t>catalog #</w:t>
        </w:r>
      </w:ins>
      <w:ins w:id="154"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55" w:author="Microsoft Office User" w:date="2017-12-18T14:29:00Z">
        <w:r w:rsidR="00080AF9">
          <w:rPr>
            <w:color w:val="000000" w:themeColor="text1"/>
          </w:rPr>
          <w:t>; ATCC</w:t>
        </w:r>
      </w:ins>
      <w:ins w:id="156"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57" w:author="Microsoft Office User" w:date="2017-12-19T14:53:00Z">
        <w:r w:rsidR="00A558BF">
          <w:rPr>
            <w:color w:val="000000" w:themeColor="text1"/>
          </w:rPr>
          <w:t xml:space="preserve">; </w:t>
        </w:r>
      </w:ins>
      <w:ins w:id="158" w:author="Microsoft Office User" w:date="2017-12-19T14:54:00Z">
        <w:r w:rsidR="00A558BF">
          <w:rPr>
            <w:color w:val="000000" w:themeColor="text1"/>
          </w:rPr>
          <w:t xml:space="preserve">Fisher Scientific; </w:t>
        </w:r>
      </w:ins>
      <w:ins w:id="159"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60" w:author="Microsoft Office User" w:date="2017-12-19T14:55:00Z">
        <w:r w:rsidR="00B90861" w:rsidRPr="006902F6" w:rsidDel="00A558BF">
          <w:rPr>
            <w:rFonts w:cs="Helvetica"/>
            <w:color w:val="000000" w:themeColor="text1"/>
          </w:rPr>
          <w:delText>high glucose</w:delText>
        </w:r>
      </w:del>
      <w:ins w:id="161"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62" w:author="Microsoft Office User" w:date="2017-12-18T14:30:00Z">
        <w:r w:rsidR="00CF4143">
          <w:rPr>
            <w:rFonts w:cs="Helvetica"/>
            <w:color w:val="000000" w:themeColor="text1"/>
          </w:rPr>
          <w:t xml:space="preserve"> Cells used for these experiments were not </w:t>
        </w:r>
      </w:ins>
      <w:ins w:id="163"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F140E7C"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bookmarkStart w:id="164" w:name="_GoBack"/>
      <w:bookmarkEnd w:id="164"/>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65" w:author="Microsoft Office User" w:date="2017-12-19T14:58:00Z">
        <w:r w:rsidR="001F7771">
          <w:rPr>
            <w:color w:val="000000" w:themeColor="text1"/>
          </w:rPr>
          <w:t xml:space="preserve"> Slides were </w:t>
        </w:r>
        <w:r w:rsidR="001F7771">
          <w:rPr>
            <w:color w:val="000000" w:themeColor="text1"/>
          </w:rPr>
          <w:lastRenderedPageBreak/>
          <w:t xml:space="preserve">imaged </w:t>
        </w:r>
      </w:ins>
      <w:ins w:id="166" w:author="Microsoft Office User" w:date="2017-12-19T15:02:00Z">
        <w:r w:rsidR="00682BC4">
          <w:rPr>
            <w:color w:val="000000" w:themeColor="text1"/>
          </w:rPr>
          <w:t>using the 10x</w:t>
        </w:r>
      </w:ins>
      <w:ins w:id="167" w:author="Microsoft Office User" w:date="2017-12-19T15:01:00Z">
        <w:r w:rsidR="00682BC4">
          <w:rPr>
            <w:color w:val="000000" w:themeColor="text1"/>
          </w:rPr>
          <w:t xml:space="preserve"> objective </w:t>
        </w:r>
      </w:ins>
      <w:ins w:id="168" w:author="Microsoft Office User" w:date="2017-12-19T15:02:00Z">
        <w:r w:rsidR="00682BC4">
          <w:rPr>
            <w:color w:val="000000" w:themeColor="text1"/>
          </w:rPr>
          <w:t xml:space="preserve">of </w:t>
        </w:r>
      </w:ins>
      <w:ins w:id="169" w:author="Microsoft Office User" w:date="2017-12-19T15:01:00Z">
        <w:r w:rsidR="00682BC4">
          <w:rPr>
            <w:color w:val="000000" w:themeColor="text1"/>
          </w:rPr>
          <w:t xml:space="preserve">an Olympus </w:t>
        </w:r>
      </w:ins>
      <w:ins w:id="170" w:author="Microsoft Office User" w:date="2017-12-20T12:44:00Z">
        <w:r w:rsidR="00FD26E1">
          <w:rPr>
            <w:color w:val="000000" w:themeColor="text1"/>
          </w:rPr>
          <w:t xml:space="preserve">iX18 inverted </w:t>
        </w:r>
      </w:ins>
      <w:ins w:id="171" w:author="Microsoft Office User" w:date="2017-12-19T15:01:00Z">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ins>
      <w:ins w:id="172"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ins w:id="173"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74"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75"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176"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177"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ins w:id="178"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79"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180" w:author="Microsoft Office User" w:date="2017-12-18T14:12:00Z">
            <w:rPr>
              <w:color w:val="000000" w:themeColor="text1"/>
            </w:rPr>
          </w:rPrChange>
        </w:rPr>
        <w:pPrChange w:id="181" w:author="Microsoft Office User" w:date="2017-12-18T14:12:00Z">
          <w:pPr>
            <w:pStyle w:val="Heading1"/>
          </w:pPr>
        </w:pPrChange>
      </w:pPr>
    </w:p>
    <w:p w14:paraId="11C54660" w14:textId="74066803" w:rsidR="00F0261F" w:rsidRPr="006902F6" w:rsidDel="00163414" w:rsidRDefault="009115EE" w:rsidP="00A81B12">
      <w:pPr>
        <w:spacing w:line="480" w:lineRule="auto"/>
        <w:rPr>
          <w:del w:id="182" w:author="Microsoft Office User" w:date="2017-12-18T14:11:00Z"/>
          <w:color w:val="000000" w:themeColor="text1"/>
        </w:rPr>
      </w:pPr>
      <w:del w:id="183"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84"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85" w:author="Microsoft Office User" w:date="2017-12-18T14:19:00Z">
        <w:r w:rsidR="00D66D30">
          <w:rPr>
            <w:color w:val="000000" w:themeColor="text1"/>
          </w:rPr>
          <w:t>A</w:t>
        </w:r>
      </w:ins>
      <w:del w:id="186"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87" w:author="Microsoft Office User" w:date="2017-12-18T14:19:00Z">
        <w:r w:rsidR="00416AD8">
          <w:rPr>
            <w:color w:val="000000" w:themeColor="text1"/>
          </w:rPr>
          <w:t>B</w:t>
        </w:r>
      </w:ins>
      <w:del w:id="188"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189"/>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189"/>
      <w:r w:rsidR="007464C0">
        <w:rPr>
          <w:rStyle w:val="CommentReference"/>
        </w:rPr>
        <w:commentReference w:id="189"/>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90" w:author="Microsoft Office User" w:date="2017-12-18T14:20:00Z">
        <w:r w:rsidR="00416AD8">
          <w:rPr>
            <w:color w:val="000000" w:themeColor="text1"/>
          </w:rPr>
          <w:t>C</w:t>
        </w:r>
      </w:ins>
      <w:del w:id="191"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92" w:author="Microsoft Office User" w:date="2017-12-18T14:20:00Z">
        <w:r w:rsidR="00416AD8">
          <w:rPr>
            <w:color w:val="000000" w:themeColor="text1"/>
          </w:rPr>
          <w:t>D</w:t>
        </w:r>
      </w:ins>
      <w:del w:id="193" w:author="Microsoft Office User" w:date="2017-12-18T14:20:00Z">
        <w:r w:rsidR="00624A74" w:rsidRPr="006902F6" w:rsidDel="00416AD8">
          <w:rPr>
            <w:color w:val="000000" w:themeColor="text1"/>
          </w:rPr>
          <w:delText>F</w:delText>
        </w:r>
      </w:del>
      <w:r w:rsidR="0078214E" w:rsidRPr="006902F6">
        <w:rPr>
          <w:color w:val="000000" w:themeColor="text1"/>
        </w:rPr>
        <w:t>-</w:t>
      </w:r>
      <w:ins w:id="194" w:author="Microsoft Office User" w:date="2017-12-18T14:20:00Z">
        <w:r w:rsidR="00416AD8">
          <w:rPr>
            <w:color w:val="000000" w:themeColor="text1"/>
          </w:rPr>
          <w:t>E</w:t>
        </w:r>
      </w:ins>
      <w:del w:id="195"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96" w:author="Microsoft Office User" w:date="2017-12-18T14:20:00Z">
        <w:r w:rsidR="00416AD8">
          <w:rPr>
            <w:color w:val="000000" w:themeColor="text1"/>
          </w:rPr>
          <w:t>F</w:t>
        </w:r>
      </w:ins>
      <w:del w:id="197"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98"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199"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00"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01" w:author="Microsoft Office User" w:date="2017-12-19T15:25:00Z" w:name="move501460460"/>
      <w:moveTo w:id="202" w:author="Microsoft Office User" w:date="2017-12-19T15:25:00Z">
        <w:r w:rsidR="00404C83" w:rsidRPr="006902F6">
          <w:rPr>
            <w:color w:val="000000" w:themeColor="text1"/>
          </w:rPr>
          <w:t>In support of this</w:t>
        </w:r>
        <w:del w:id="203" w:author="Microsoft Office User" w:date="2017-12-19T15:25:00Z">
          <w:r w:rsidR="00404C83" w:rsidRPr="006902F6" w:rsidDel="00404C83">
            <w:rPr>
              <w:color w:val="000000" w:themeColor="text1"/>
            </w:rPr>
            <w:delText>,</w:delText>
          </w:r>
        </w:del>
      </w:moveTo>
      <w:moveToRangeEnd w:id="201"/>
      <w:del w:id="204"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05" w:author="Microsoft Office User" w:date="2017-12-18T14:21:00Z">
        <w:r w:rsidR="001C0F4D">
          <w:rPr>
            <w:color w:val="000000" w:themeColor="text1"/>
          </w:rPr>
          <w:t>B</w:t>
        </w:r>
      </w:ins>
      <w:del w:id="206"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07" w:author="Microsoft Office User" w:date="2017-12-19T15:25:00Z" w:name="move501460460"/>
      <w:moveFrom w:id="208" w:author="Microsoft Office User" w:date="2017-12-19T15:25:00Z">
        <w:r w:rsidR="00B97DA4" w:rsidRPr="006902F6" w:rsidDel="00404C83">
          <w:rPr>
            <w:color w:val="000000" w:themeColor="text1"/>
          </w:rPr>
          <w:t xml:space="preserve">In support of this, </w:t>
        </w:r>
      </w:moveFrom>
      <w:moveFromRangeEnd w:id="207"/>
      <w:del w:id="209"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10" w:author="Microsoft Office User" w:date="2017-12-18T14:21:00Z">
        <w:r w:rsidR="00624A74" w:rsidRPr="006902F6" w:rsidDel="001C0F4D">
          <w:rPr>
            <w:color w:val="000000" w:themeColor="text1"/>
          </w:rPr>
          <w:delText>C</w:delText>
        </w:r>
      </w:del>
      <w:del w:id="211"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12" w:author="Microsoft Office User" w:date="2017-12-18T14:22:00Z">
        <w:r w:rsidR="001C0F4D">
          <w:rPr>
            <w:color w:val="000000" w:themeColor="text1"/>
          </w:rPr>
          <w:t>C-D</w:t>
        </w:r>
      </w:ins>
      <w:del w:id="213"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14"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15"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16"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17" w:author="Microsoft Office User" w:date="2017-12-14T11:42:00Z">
        <w:r w:rsidR="00883B29">
          <w:rPr>
            <w:color w:val="000000" w:themeColor="text1"/>
          </w:rPr>
          <w:t xml:space="preserve">Chow-fed, dexamethasone-treated mice </w:t>
        </w:r>
      </w:ins>
      <w:ins w:id="218" w:author="Microsoft Office User" w:date="2017-12-14T11:43:00Z">
        <w:r w:rsidR="00883B29">
          <w:rPr>
            <w:color w:val="000000" w:themeColor="text1"/>
          </w:rPr>
          <w:t>ate significantly less</w:t>
        </w:r>
      </w:ins>
      <w:ins w:id="219" w:author="Microsoft Office User" w:date="2017-12-14T11:44:00Z">
        <w:r w:rsidR="00883B29">
          <w:rPr>
            <w:color w:val="000000" w:themeColor="text1"/>
          </w:rPr>
          <w:t xml:space="preserve"> than </w:t>
        </w:r>
      </w:ins>
      <w:ins w:id="220" w:author="Microsoft Office User" w:date="2017-12-14T11:45:00Z">
        <w:r w:rsidR="00EC1D88">
          <w:rPr>
            <w:color w:val="000000" w:themeColor="text1"/>
          </w:rPr>
          <w:t>chow-fed controls (</w:t>
        </w:r>
      </w:ins>
      <w:ins w:id="221" w:author="Microsoft Office User" w:date="2017-12-18T10:11:00Z">
        <w:r w:rsidR="003440AC">
          <w:rPr>
            <w:color w:val="000000" w:themeColor="text1"/>
          </w:rPr>
          <w:t>9% red</w:t>
        </w:r>
        <w:r w:rsidR="00BD7B93">
          <w:rPr>
            <w:color w:val="000000" w:themeColor="text1"/>
          </w:rPr>
          <w:t>uction; p=</w:t>
        </w:r>
      </w:ins>
      <w:ins w:id="222" w:author="Microsoft Office User" w:date="2017-12-18T10:12:00Z">
        <w:r w:rsidR="00BD7B93">
          <w:rPr>
            <w:color w:val="000000" w:themeColor="text1"/>
          </w:rPr>
          <w:t>0.006</w:t>
        </w:r>
      </w:ins>
      <w:ins w:id="223" w:author="Microsoft Office User" w:date="2017-12-14T11:45:00Z">
        <w:r w:rsidR="00EC1D88">
          <w:rPr>
            <w:color w:val="000000" w:themeColor="text1"/>
          </w:rPr>
          <w:t>)</w:t>
        </w:r>
      </w:ins>
      <w:ins w:id="224" w:author="Microsoft Office User" w:date="2017-12-14T11:43:00Z">
        <w:r w:rsidR="00883B29">
          <w:rPr>
            <w:color w:val="000000" w:themeColor="text1"/>
          </w:rPr>
          <w:t>, as previously reported</w:t>
        </w:r>
        <w:r w:rsidR="00CD3FE5">
          <w:rPr>
            <w:color w:val="000000" w:themeColor="text1"/>
          </w:rPr>
          <w:t xml:space="preserve"> </w:t>
        </w:r>
      </w:ins>
      <w:ins w:id="225"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26" w:author="Microsoft Office User" w:date="2017-12-18T10:25:00Z">
        <w:r w:rsidR="00CD3FE5">
          <w:rPr>
            <w:color w:val="000000" w:themeColor="text1"/>
          </w:rPr>
          <w:fldChar w:fldCharType="end"/>
        </w:r>
      </w:ins>
      <w:ins w:id="227" w:author="Microsoft Office User" w:date="2017-12-14T11:45:00Z">
        <w:r w:rsidR="00EC1D88">
          <w:rPr>
            <w:color w:val="000000" w:themeColor="text1"/>
          </w:rPr>
          <w:t>.</w:t>
        </w:r>
      </w:ins>
      <w:ins w:id="228"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29"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30" w:author="Microsoft Office User" w:date="2017-12-18T14:13:00Z">
        <w:r w:rsidR="003E7C21" w:rsidRPr="006902F6" w:rsidDel="00172AAB">
          <w:rPr>
            <w:color w:val="000000" w:themeColor="text1"/>
          </w:rPr>
          <w:delText>glucocorticoid treatment</w:delText>
        </w:r>
      </w:del>
      <w:ins w:id="231"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32"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33"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34" w:author="Microsoft Office User" w:date="2017-12-19T15:30:00Z">
        <w:r w:rsidR="0080042C">
          <w:rPr>
            <w:color w:val="000000" w:themeColor="text1"/>
          </w:rPr>
          <w:t>)</w:t>
        </w:r>
      </w:ins>
      <w:ins w:id="235" w:author="Microsoft Office User" w:date="2017-12-19T15:31:00Z">
        <w:r w:rsidR="0080042C">
          <w:rPr>
            <w:color w:val="000000" w:themeColor="text1"/>
          </w:rPr>
          <w:t xml:space="preserve"> </w:t>
        </w:r>
      </w:ins>
      <w:del w:id="236" w:author="Microsoft Office User" w:date="2017-12-19T15:30:00Z">
        <w:r w:rsidR="00467863" w:rsidRPr="006902F6" w:rsidDel="0080042C">
          <w:rPr>
            <w:color w:val="000000" w:themeColor="text1"/>
          </w:rPr>
          <w:delText xml:space="preserve">, </w:delText>
        </w:r>
      </w:del>
      <w:del w:id="237"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38"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39" w:author="Microsoft Office User" w:date="2017-12-19T15:35:00Z">
        <w:r w:rsidR="000E6763">
          <w:rPr>
            <w:color w:val="000000" w:themeColor="text1"/>
          </w:rPr>
          <w:t xml:space="preserve">in the obese settin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40" w:author="Microsoft Office User" w:date="2017-12-19T15:32:00Z">
        <w:r w:rsidR="000E6763">
          <w:rPr>
            <w:color w:val="000000" w:themeColor="text1"/>
          </w:rPr>
          <w:t xml:space="preserve">and </w:t>
        </w:r>
      </w:ins>
      <w:ins w:id="241" w:author="Microsoft Office User" w:date="2017-12-19T15:38:00Z">
        <w:r w:rsidR="00150226">
          <w:rPr>
            <w:color w:val="000000" w:themeColor="text1"/>
          </w:rPr>
          <w:t>attenuates the</w:t>
        </w:r>
      </w:ins>
      <w:ins w:id="242" w:author="Microsoft Office User" w:date="2017-12-19T15:32:00Z">
        <w:r w:rsidR="000E6763">
          <w:rPr>
            <w:color w:val="000000" w:themeColor="text1"/>
          </w:rPr>
          <w:t xml:space="preserve"> </w:t>
        </w:r>
      </w:ins>
      <w:ins w:id="243" w:author="Microsoft Office User" w:date="2017-12-19T15:38:00Z">
        <w:r w:rsidR="00150226">
          <w:rPr>
            <w:color w:val="000000" w:themeColor="text1"/>
          </w:rPr>
          <w:t xml:space="preserve">effects of </w:t>
        </w:r>
      </w:ins>
      <w:ins w:id="244"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45" w:author="Microsoft Office User" w:date="2017-12-19T15:39:00Z">
        <w:r w:rsidR="00ED0E79">
          <w:rPr>
            <w:color w:val="000000" w:themeColor="text1"/>
          </w:rPr>
          <w:t>obese</w:t>
        </w:r>
      </w:ins>
      <w:del w:id="246"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47"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48"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49" w:author="Microsoft Office User" w:date="2017-12-19T15:41:00Z">
        <w:r w:rsidR="006A32B7">
          <w:rPr>
            <w:color w:val="000000" w:themeColor="text1"/>
          </w:rPr>
          <w:t>Many of t</w:t>
        </w:r>
      </w:ins>
      <w:del w:id="250"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51" w:author="Microsoft Office User" w:date="2017-12-18T14:14:00Z">
        <w:r>
          <w:rPr>
            <w:color w:val="000000" w:themeColor="text1"/>
          </w:rPr>
          <w:lastRenderedPageBreak/>
          <w:t xml:space="preserve">One caveat </w:t>
        </w:r>
      </w:ins>
      <w:del w:id="252"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53" w:author="Microsoft Office User" w:date="2017-12-18T12:48:00Z">
        <w:r w:rsidR="006A32B7">
          <w:rPr>
            <w:color w:val="000000" w:themeColor="text1"/>
          </w:rPr>
          <w:t xml:space="preserve">for these </w:t>
        </w:r>
        <w:r w:rsidR="009824F7">
          <w:rPr>
            <w:color w:val="000000" w:themeColor="text1"/>
          </w:rPr>
          <w:t>studies</w:t>
        </w:r>
      </w:ins>
      <w:ins w:id="254" w:author="Microsoft Office User" w:date="2017-12-18T14:14:00Z">
        <w:r>
          <w:rPr>
            <w:color w:val="000000" w:themeColor="text1"/>
          </w:rPr>
          <w:t xml:space="preserve"> includes the</w:t>
        </w:r>
      </w:ins>
      <w:ins w:id="255" w:author="Microsoft Office User" w:date="2017-12-18T12:48:00Z">
        <w:r w:rsidR="009824F7">
          <w:rPr>
            <w:color w:val="000000" w:themeColor="text1"/>
          </w:rPr>
          <w:t xml:space="preserve"> </w:t>
        </w:r>
      </w:ins>
      <w:ins w:id="256" w:author="Microsoft Office User" w:date="2017-12-18T14:14:00Z">
        <w:r>
          <w:rPr>
            <w:color w:val="000000" w:themeColor="text1"/>
          </w:rPr>
          <w:t xml:space="preserve">decision </w:t>
        </w:r>
      </w:ins>
      <w:ins w:id="257" w:author="Microsoft Office User" w:date="2017-12-18T12:48:00Z">
        <w:r w:rsidR="009824F7">
          <w:rPr>
            <w:color w:val="000000" w:themeColor="text1"/>
          </w:rPr>
          <w:t>to focus</w:t>
        </w:r>
      </w:ins>
      <w:ins w:id="258" w:author="Microsoft Office User" w:date="2017-12-18T14:14:00Z">
        <w:r>
          <w:rPr>
            <w:color w:val="000000" w:themeColor="text1"/>
          </w:rPr>
          <w:t xml:space="preserve"> solely</w:t>
        </w:r>
      </w:ins>
      <w:ins w:id="259" w:author="Microsoft Office User" w:date="2017-12-18T12:48:00Z">
        <w:r w:rsidR="009824F7">
          <w:rPr>
            <w:color w:val="000000" w:themeColor="text1"/>
          </w:rPr>
          <w:t xml:space="preserve"> on </w:t>
        </w:r>
        <w:r w:rsidR="00565B94">
          <w:rPr>
            <w:color w:val="000000" w:themeColor="text1"/>
          </w:rPr>
          <w:t>adipose tissue changes</w:t>
        </w:r>
      </w:ins>
      <w:ins w:id="260" w:author="Microsoft Office User" w:date="2017-12-18T12:58:00Z">
        <w:r w:rsidR="004A441D">
          <w:rPr>
            <w:color w:val="000000" w:themeColor="text1"/>
          </w:rPr>
          <w:t xml:space="preserve"> in response to dexamethasone</w:t>
        </w:r>
      </w:ins>
      <w:ins w:id="261" w:author="Microsoft Office User" w:date="2017-12-18T12:56:00Z">
        <w:r>
          <w:rPr>
            <w:color w:val="000000" w:themeColor="text1"/>
          </w:rPr>
          <w:t>. W</w:t>
        </w:r>
        <w:r w:rsidR="00F03073">
          <w:rPr>
            <w:color w:val="000000" w:themeColor="text1"/>
          </w:rPr>
          <w:t>e believe</w:t>
        </w:r>
      </w:ins>
      <w:ins w:id="262" w:author="Microsoft Office User" w:date="2017-12-18T14:15:00Z">
        <w:r>
          <w:rPr>
            <w:color w:val="000000" w:themeColor="text1"/>
          </w:rPr>
          <w:t xml:space="preserve"> adipose tissue</w:t>
        </w:r>
      </w:ins>
      <w:ins w:id="263" w:author="Microsoft Office User" w:date="2017-12-18T12:56:00Z">
        <w:r w:rsidR="00F03073">
          <w:rPr>
            <w:color w:val="000000" w:themeColor="text1"/>
          </w:rPr>
          <w:t xml:space="preserve"> lipolysis plays a major role in </w:t>
        </w:r>
      </w:ins>
      <w:ins w:id="264" w:author="Microsoft Office User" w:date="2017-12-18T12:58:00Z">
        <w:r w:rsidR="004A441D">
          <w:rPr>
            <w:color w:val="000000" w:themeColor="text1"/>
          </w:rPr>
          <w:t>dexamethasone-induced insulin resistance and hepatic steatosis</w:t>
        </w:r>
      </w:ins>
      <w:ins w:id="265" w:author="Microsoft Office User" w:date="2017-12-18T12:48:00Z">
        <w:r w:rsidR="00565B94">
          <w:rPr>
            <w:color w:val="000000" w:themeColor="text1"/>
          </w:rPr>
          <w:t>; howe</w:t>
        </w:r>
      </w:ins>
      <w:ins w:id="266" w:author="Microsoft Office User" w:date="2017-12-18T12:51:00Z">
        <w:r w:rsidR="00565B94">
          <w:rPr>
            <w:color w:val="000000" w:themeColor="text1"/>
          </w:rPr>
          <w:t xml:space="preserve">ver, we are </w:t>
        </w:r>
      </w:ins>
      <w:ins w:id="267" w:author="Microsoft Office User" w:date="2017-12-18T12:58:00Z">
        <w:r w:rsidR="004A441D">
          <w:rPr>
            <w:color w:val="000000" w:themeColor="text1"/>
          </w:rPr>
          <w:t xml:space="preserve">well </w:t>
        </w:r>
      </w:ins>
      <w:ins w:id="268" w:author="Microsoft Office User" w:date="2017-12-18T12:51:00Z">
        <w:r w:rsidR="00565B94">
          <w:rPr>
            <w:color w:val="000000" w:themeColor="text1"/>
          </w:rPr>
          <w:t>aware that dexamethasone can and likely does affect many other tissues</w:t>
        </w:r>
      </w:ins>
      <w:ins w:id="269" w:author="Microsoft Office User" w:date="2017-12-18T12:54:00Z">
        <w:r w:rsidR="003037A7">
          <w:rPr>
            <w:color w:val="000000" w:themeColor="text1"/>
          </w:rPr>
          <w:t>,</w:t>
        </w:r>
      </w:ins>
      <w:ins w:id="270" w:author="Microsoft Office User" w:date="2017-12-18T12:53:00Z">
        <w:r w:rsidR="00565B94">
          <w:rPr>
            <w:color w:val="000000" w:themeColor="text1"/>
          </w:rPr>
          <w:t xml:space="preserve"> such as muscle</w:t>
        </w:r>
      </w:ins>
      <w:ins w:id="271" w:author="Microsoft Office User" w:date="2017-12-18T12:54:00Z">
        <w:r w:rsidR="003037A7">
          <w:rPr>
            <w:color w:val="000000" w:themeColor="text1"/>
          </w:rPr>
          <w:t>,</w:t>
        </w:r>
      </w:ins>
      <w:ins w:id="272" w:author="Microsoft Office User" w:date="2017-12-18T12:51:00Z">
        <w:r w:rsidR="00565B94">
          <w:rPr>
            <w:color w:val="000000" w:themeColor="text1"/>
          </w:rPr>
          <w:t xml:space="preserve"> that may also influence insulin sensitivity.</w:t>
        </w:r>
      </w:ins>
      <w:ins w:id="273" w:author="Microsoft Office User" w:date="2017-12-19T15:41:00Z">
        <w:r w:rsidR="00A01E7A">
          <w:rPr>
            <w:color w:val="000000" w:themeColor="text1"/>
          </w:rPr>
          <w:t xml:space="preserve"> </w:t>
        </w:r>
      </w:ins>
      <w:ins w:id="274" w:author="Microsoft Office User" w:date="2017-12-19T15:43:00Z">
        <w:r w:rsidR="00A33901">
          <w:rPr>
            <w:color w:val="000000" w:themeColor="text1"/>
          </w:rPr>
          <w:t>Investigation of</w:t>
        </w:r>
      </w:ins>
      <w:ins w:id="275" w:author="Microsoft Office User" w:date="2017-12-19T15:44:00Z">
        <w:r w:rsidR="00A33901">
          <w:rPr>
            <w:color w:val="000000" w:themeColor="text1"/>
          </w:rPr>
          <w:t xml:space="preserve"> how</w:t>
        </w:r>
      </w:ins>
      <w:ins w:id="276" w:author="Microsoft Office User" w:date="2017-12-19T15:43:00Z">
        <w:r w:rsidR="00A33901">
          <w:rPr>
            <w:color w:val="000000" w:themeColor="text1"/>
          </w:rPr>
          <w:t xml:space="preserve"> glucocorticoid</w:t>
        </w:r>
      </w:ins>
      <w:ins w:id="277" w:author="Microsoft Office User" w:date="2017-12-19T15:44:00Z">
        <w:r w:rsidR="00A33901">
          <w:rPr>
            <w:color w:val="000000" w:themeColor="text1"/>
          </w:rPr>
          <w:t>s affect other metabolic</w:t>
        </w:r>
        <w:r w:rsidR="00CE06B5">
          <w:rPr>
            <w:color w:val="000000" w:themeColor="text1"/>
          </w:rPr>
          <w:t xml:space="preserve"> tissues</w:t>
        </w:r>
      </w:ins>
      <w:ins w:id="278" w:author="Microsoft Office User" w:date="2017-12-19T15:43:00Z">
        <w:r w:rsidR="00A33901">
          <w:rPr>
            <w:color w:val="000000" w:themeColor="text1"/>
          </w:rPr>
          <w:t xml:space="preserve"> </w:t>
        </w:r>
      </w:ins>
      <w:ins w:id="279" w:author="Microsoft Office User" w:date="2017-12-19T15:44:00Z">
        <w:r w:rsidR="00A33901">
          <w:rPr>
            <w:color w:val="000000" w:themeColor="text1"/>
          </w:rPr>
          <w:t xml:space="preserve">in the context of insulin </w:t>
        </w:r>
      </w:ins>
      <w:ins w:id="280" w:author="Microsoft Office User" w:date="2017-12-19T15:45:00Z">
        <w:r w:rsidR="00A33901">
          <w:rPr>
            <w:color w:val="000000" w:themeColor="text1"/>
          </w:rPr>
          <w:t>signaling</w:t>
        </w:r>
      </w:ins>
      <w:ins w:id="281" w:author="Microsoft Office User" w:date="2017-12-19T15:44:00Z">
        <w:r w:rsidR="00A33901">
          <w:rPr>
            <w:color w:val="000000" w:themeColor="text1"/>
          </w:rPr>
          <w:t xml:space="preserve"> </w:t>
        </w:r>
      </w:ins>
      <w:ins w:id="282" w:author="Microsoft Office User" w:date="2017-12-19T15:45:00Z">
        <w:r w:rsidR="00A33901">
          <w:rPr>
            <w:color w:val="000000" w:themeColor="text1"/>
          </w:rPr>
          <w:t>and liver disease is of interest</w:t>
        </w:r>
      </w:ins>
      <w:ins w:id="283" w:author="Microsoft Office User" w:date="2017-12-19T15:47:00Z">
        <w:r w:rsidR="00CE06B5">
          <w:rPr>
            <w:color w:val="000000" w:themeColor="text1"/>
          </w:rPr>
          <w:t xml:space="preserve"> and worthy of research</w:t>
        </w:r>
      </w:ins>
      <w:ins w:id="284" w:author="Microsoft Office User" w:date="2017-12-19T15:45:00Z">
        <w:r w:rsidR="00A33901">
          <w:rPr>
            <w:color w:val="000000" w:themeColor="text1"/>
          </w:rPr>
          <w:t xml:space="preserve">, but is not </w:t>
        </w:r>
      </w:ins>
      <w:ins w:id="285" w:author="Microsoft Office User" w:date="2017-12-19T15:46:00Z">
        <w:r w:rsidR="00CE06B5">
          <w:rPr>
            <w:color w:val="000000" w:themeColor="text1"/>
          </w:rPr>
          <w:t>included in the studies presented here</w:t>
        </w:r>
      </w:ins>
      <w:ins w:id="286"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3FCC2AE7" w:rsidR="0064784B" w:rsidRDefault="000A7B19" w:rsidP="00FC121E">
      <w:pPr>
        <w:spacing w:line="480" w:lineRule="auto"/>
        <w:rPr>
          <w:ins w:id="287"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288" w:author="Microsoft Office User" w:date="2017-12-19T15:53:00Z">
        <w:r w:rsidR="0064784B">
          <w:rPr>
            <w:color w:val="000000" w:themeColor="text1"/>
          </w:rPr>
          <w:t xml:space="preserve">However, in the lean mice, </w:t>
        </w:r>
      </w:ins>
      <w:ins w:id="289" w:author="Microsoft Office User" w:date="2017-12-19T15:54:00Z">
        <w:r w:rsidR="0064784B">
          <w:rPr>
            <w:color w:val="000000" w:themeColor="text1"/>
          </w:rPr>
          <w:t>dexamethasone</w:t>
        </w:r>
      </w:ins>
      <w:ins w:id="290" w:author="Microsoft Office User" w:date="2017-12-19T15:53:00Z">
        <w:r w:rsidR="0064784B">
          <w:rPr>
            <w:color w:val="000000" w:themeColor="text1"/>
          </w:rPr>
          <w:t xml:space="preserve"> </w:t>
        </w:r>
      </w:ins>
      <w:ins w:id="291" w:author="Microsoft Office User" w:date="2017-12-20T10:59:00Z">
        <w:r w:rsidR="00401814">
          <w:rPr>
            <w:color w:val="000000" w:themeColor="text1"/>
          </w:rPr>
          <w:t xml:space="preserve">treatment </w:t>
        </w:r>
      </w:ins>
      <w:ins w:id="292" w:author="Microsoft Office User" w:date="2017-12-19T15:54:00Z">
        <w:r w:rsidR="0064784B">
          <w:rPr>
            <w:color w:val="000000" w:themeColor="text1"/>
          </w:rPr>
          <w:t xml:space="preserve">resulted in lower fasting glucose. </w:t>
        </w:r>
      </w:ins>
      <w:ins w:id="293" w:author="Microsoft Office User" w:date="2017-12-20T10:56:00Z">
        <w:r w:rsidR="00401814">
          <w:rPr>
            <w:color w:val="000000" w:themeColor="text1"/>
          </w:rPr>
          <w:t>Though we are unsure of the underlying cause, this</w:t>
        </w:r>
        <w:r w:rsidR="00F759B9">
          <w:rPr>
            <w:color w:val="000000" w:themeColor="text1"/>
          </w:rPr>
          <w:t xml:space="preserve"> is consistent with previous findings from our lab </w:t>
        </w:r>
      </w:ins>
      <w:ins w:id="294" w:author="Microsoft Office User" w:date="2017-12-20T10:58:00Z">
        <w:r w:rsidR="00321F82">
          <w:rPr>
            <w:color w:val="000000" w:themeColor="text1"/>
          </w:rPr>
          <w:fldChar w:fldCharType="begin" w:fldLock="1"/>
        </w:r>
      </w:ins>
      <w:r w:rsidR="00321F8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321F82">
        <w:rPr>
          <w:color w:val="000000" w:themeColor="text1"/>
        </w:rPr>
        <w:fldChar w:fldCharType="separate"/>
      </w:r>
      <w:r w:rsidR="00321F82" w:rsidRPr="00321F82">
        <w:rPr>
          <w:noProof/>
          <w:color w:val="000000" w:themeColor="text1"/>
        </w:rPr>
        <w:t xml:space="preserve">(Hochberg </w:t>
      </w:r>
      <w:r w:rsidR="00321F82" w:rsidRPr="00321F82">
        <w:rPr>
          <w:i/>
          <w:noProof/>
          <w:color w:val="000000" w:themeColor="text1"/>
        </w:rPr>
        <w:t>et al.</w:t>
      </w:r>
      <w:r w:rsidR="00321F82" w:rsidRPr="00321F82">
        <w:rPr>
          <w:noProof/>
          <w:color w:val="000000" w:themeColor="text1"/>
        </w:rPr>
        <w:t xml:space="preserve"> 2015)</w:t>
      </w:r>
      <w:ins w:id="295" w:author="Microsoft Office User" w:date="2017-12-20T10:58:00Z">
        <w:r w:rsidR="00321F82">
          <w:rPr>
            <w:color w:val="000000" w:themeColor="text1"/>
          </w:rPr>
          <w:fldChar w:fldCharType="end"/>
        </w:r>
        <w:r w:rsidR="00321F82">
          <w:rPr>
            <w:color w:val="000000" w:themeColor="text1"/>
          </w:rPr>
          <w:t>.</w:t>
        </w:r>
      </w:ins>
    </w:p>
    <w:p w14:paraId="6FA03CDE" w14:textId="77777777" w:rsidR="0064784B" w:rsidRDefault="0064784B" w:rsidP="00FC121E">
      <w:pPr>
        <w:spacing w:line="480" w:lineRule="auto"/>
        <w:rPr>
          <w:ins w:id="296"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297" w:author="Microsoft Office User" w:date="2017-12-19T15:54:00Z">
        <w:r>
          <w:rPr>
            <w:color w:val="000000" w:themeColor="text1"/>
          </w:rPr>
          <w:t>Excess adiposity, such is seen in obesity</w:t>
        </w:r>
      </w:ins>
      <w:ins w:id="298" w:author="Microsoft Office User" w:date="2017-12-19T16:03:00Z">
        <w:r w:rsidR="00990402">
          <w:rPr>
            <w:color w:val="000000" w:themeColor="text1"/>
          </w:rPr>
          <w:t>,</w:t>
        </w:r>
      </w:ins>
      <w:ins w:id="299" w:author="Microsoft Office User" w:date="2017-12-19T15:54:00Z">
        <w:r>
          <w:rPr>
            <w:color w:val="000000" w:themeColor="text1"/>
          </w:rPr>
          <w:t xml:space="preserve"> has been associated with increased insulin resistance</w:t>
        </w:r>
      </w:ins>
      <w:ins w:id="300"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01" w:author="Microsoft Office User" w:date="2017-12-19T15:58:00Z">
        <w:r w:rsidR="007C75AD">
          <w:rPr>
            <w:color w:val="000000" w:themeColor="text1"/>
          </w:rPr>
          <w:fldChar w:fldCharType="end"/>
        </w:r>
      </w:ins>
      <w:ins w:id="302" w:author="Microsoft Office User" w:date="2017-12-19T15:54:00Z">
        <w:r>
          <w:rPr>
            <w:color w:val="000000" w:themeColor="text1"/>
          </w:rPr>
          <w:t xml:space="preserve">. </w:t>
        </w:r>
      </w:ins>
      <w:del w:id="303"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04" w:author="Microsoft Office User" w:date="2017-12-19T16:08:00Z">
        <w:r w:rsidR="00B25F58" w:rsidRPr="006902F6" w:rsidDel="000B4036">
          <w:rPr>
            <w:color w:val="000000" w:themeColor="text1"/>
          </w:rPr>
          <w:delText>chow-fed</w:delText>
        </w:r>
      </w:del>
      <w:ins w:id="305"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06"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307" w:author="Microsoft Office User" w:date="2017-12-18T14:16:00Z">
        <w:r w:rsidR="007B133D">
          <w:rPr>
            <w:color w:val="000000" w:themeColor="text1"/>
          </w:rPr>
          <w:t>, which indicates the disturbances in glucose homeostasis are not a result of increased fat mass</w:t>
        </w:r>
      </w:ins>
      <w:ins w:id="308" w:author="Microsoft Office User" w:date="2017-12-18T14:17:00Z">
        <w:r w:rsidR="007B133D">
          <w:rPr>
            <w:color w:val="000000" w:themeColor="text1"/>
          </w:rPr>
          <w:t>,</w:t>
        </w:r>
      </w:ins>
      <w:ins w:id="309" w:author="Microsoft Office User" w:date="2017-12-18T14:16:00Z">
        <w:r w:rsidR="007B133D">
          <w:rPr>
            <w:color w:val="000000" w:themeColor="text1"/>
          </w:rPr>
          <w:t xml:space="preserve"> as one may </w:t>
        </w:r>
      </w:ins>
      <w:ins w:id="310" w:author="Microsoft Office User" w:date="2017-12-18T14:17:00Z">
        <w:r w:rsidR="007B133D">
          <w:rPr>
            <w:color w:val="000000" w:themeColor="text1"/>
          </w:rPr>
          <w:t>suspect</w:t>
        </w:r>
      </w:ins>
      <w:r w:rsidR="0015242A" w:rsidRPr="006902F6">
        <w:rPr>
          <w:color w:val="000000" w:themeColor="text1"/>
        </w:rPr>
        <w:t xml:space="preserve">. </w:t>
      </w:r>
      <w:ins w:id="311" w:author="Microsoft Office User" w:date="2017-12-18T12:29:00Z">
        <w:r w:rsidR="003B0BCD">
          <w:rPr>
            <w:color w:val="000000" w:themeColor="text1"/>
          </w:rPr>
          <w:t>The loss in fat mass</w:t>
        </w:r>
      </w:ins>
      <w:ins w:id="312" w:author="Microsoft Office User" w:date="2017-12-18T12:30:00Z">
        <w:r w:rsidR="003B0BCD">
          <w:rPr>
            <w:color w:val="000000" w:themeColor="text1"/>
          </w:rPr>
          <w:t xml:space="preserve"> observed</w:t>
        </w:r>
      </w:ins>
      <w:ins w:id="313" w:author="Microsoft Office User" w:date="2017-12-18T12:29:00Z">
        <w:r w:rsidR="003B0BCD">
          <w:rPr>
            <w:color w:val="000000" w:themeColor="text1"/>
          </w:rPr>
          <w:t xml:space="preserve"> in the obese, dexamethasone treated mice was</w:t>
        </w:r>
      </w:ins>
      <w:ins w:id="314" w:author="Microsoft Office User" w:date="2017-12-18T12:30:00Z">
        <w:r w:rsidR="003B0BCD">
          <w:rPr>
            <w:color w:val="000000" w:themeColor="text1"/>
          </w:rPr>
          <w:t xml:space="preserve"> not due to reduced food intake, in fact these mice ate significantly more kil</w:t>
        </w:r>
      </w:ins>
      <w:ins w:id="315" w:author="Microsoft Office User" w:date="2017-12-18T12:31:00Z">
        <w:r w:rsidR="00CF62D7">
          <w:rPr>
            <w:color w:val="000000" w:themeColor="text1"/>
          </w:rPr>
          <w:t xml:space="preserve">ocalories per </w:t>
        </w:r>
        <w:r w:rsidR="00CF62D7">
          <w:rPr>
            <w:color w:val="000000" w:themeColor="text1"/>
          </w:rPr>
          <w:lastRenderedPageBreak/>
          <w:t xml:space="preserve">day than obese controls; therefore, there must be a </w:t>
        </w:r>
      </w:ins>
      <w:ins w:id="316" w:author="Microsoft Office User" w:date="2017-12-18T12:33:00Z">
        <w:r w:rsidR="00CF62D7">
          <w:rPr>
            <w:color w:val="000000" w:themeColor="text1"/>
          </w:rPr>
          <w:t>shift</w:t>
        </w:r>
      </w:ins>
      <w:ins w:id="317" w:author="Microsoft Office User" w:date="2017-12-18T12:31:00Z">
        <w:r w:rsidR="00CF62D7">
          <w:rPr>
            <w:color w:val="000000" w:themeColor="text1"/>
          </w:rPr>
          <w:t xml:space="preserve"> in energy </w:t>
        </w:r>
      </w:ins>
      <w:ins w:id="318" w:author="Microsoft Office User" w:date="2017-12-18T12:32:00Z">
        <w:r w:rsidR="00CF62D7">
          <w:rPr>
            <w:color w:val="000000" w:themeColor="text1"/>
          </w:rPr>
          <w:t>expenditure with the combination of obesity and dexamethasone treatment</w:t>
        </w:r>
      </w:ins>
      <w:ins w:id="319" w:author="Microsoft Office User" w:date="2017-12-18T12:47:00Z">
        <w:r w:rsidR="00E4166F">
          <w:rPr>
            <w:color w:val="000000" w:themeColor="text1"/>
          </w:rPr>
          <w:t xml:space="preserve"> over time</w:t>
        </w:r>
      </w:ins>
      <w:ins w:id="320" w:author="Microsoft Office User" w:date="2017-12-18T12:32:00Z">
        <w:r w:rsidR="00CF62D7">
          <w:rPr>
            <w:color w:val="000000" w:themeColor="text1"/>
          </w:rPr>
          <w:t>.</w:t>
        </w:r>
      </w:ins>
      <w:ins w:id="321" w:author="Microsoft Office User" w:date="2017-12-18T12:31:00Z">
        <w:r w:rsidR="00CF62D7">
          <w:rPr>
            <w:color w:val="000000" w:themeColor="text1"/>
          </w:rPr>
          <w:t xml:space="preserve"> </w:t>
        </w:r>
      </w:ins>
      <w:del w:id="322" w:author="Microsoft Office User" w:date="2017-12-19T16:11:00Z">
        <w:r w:rsidR="00FC121E" w:rsidRPr="006902F6" w:rsidDel="0070011C">
          <w:rPr>
            <w:color w:val="000000" w:themeColor="text1"/>
          </w:rPr>
          <w:delText xml:space="preserve">We </w:delText>
        </w:r>
      </w:del>
      <w:ins w:id="323"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24" w:author="Microsoft Office User" w:date="2017-12-19T16:13:00Z">
        <w:r w:rsidR="00FE1D33">
          <w:rPr>
            <w:color w:val="000000" w:themeColor="text1"/>
          </w:rPr>
          <w:t>Th</w:t>
        </w:r>
        <w:r w:rsidR="00D655C1">
          <w:rPr>
            <w:color w:val="000000" w:themeColor="text1"/>
          </w:rPr>
          <w:t xml:space="preserve">erefore, we propose the dexamethasone-induced </w:t>
        </w:r>
      </w:ins>
      <w:ins w:id="325" w:author="Microsoft Office User" w:date="2017-12-19T16:33:00Z">
        <w:r w:rsidR="00D655C1">
          <w:rPr>
            <w:color w:val="000000" w:themeColor="text1"/>
          </w:rPr>
          <w:t xml:space="preserve">increase in </w:t>
        </w:r>
      </w:ins>
      <w:ins w:id="326" w:author="Microsoft Office User" w:date="2017-12-19T16:13:00Z">
        <w:r w:rsidR="00D655C1">
          <w:rPr>
            <w:color w:val="000000" w:themeColor="text1"/>
          </w:rPr>
          <w:t xml:space="preserve">hepatic steatosis in </w:t>
        </w:r>
      </w:ins>
      <w:ins w:id="327" w:author="Microsoft Office User" w:date="2017-12-19T16:33:00Z">
        <w:r w:rsidR="00D655C1">
          <w:rPr>
            <w:color w:val="000000" w:themeColor="text1"/>
          </w:rPr>
          <w:t xml:space="preserve">the </w:t>
        </w:r>
      </w:ins>
      <w:ins w:id="328" w:author="Microsoft Office User" w:date="2017-12-19T16:13:00Z">
        <w:r w:rsidR="00D655C1">
          <w:rPr>
            <w:color w:val="000000" w:themeColor="text1"/>
          </w:rPr>
          <w:t>obese mice</w:t>
        </w:r>
      </w:ins>
      <w:ins w:id="329"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w:t>
      </w:r>
      <w:r w:rsidRPr="006902F6">
        <w:rPr>
          <w:color w:val="000000" w:themeColor="text1"/>
        </w:rPr>
        <w:lastRenderedPageBreak/>
        <w:t>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30"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31"/>
      <w:del w:id="332" w:author="Microsoft Office User" w:date="2017-12-14T15:00:00Z">
        <w:r w:rsidR="009C5B00" w:rsidRPr="006902F6" w:rsidDel="00FE0DD0">
          <w:rPr>
            <w:color w:val="000000" w:themeColor="text1"/>
          </w:rPr>
          <w:delText>The data presented here</w:delText>
        </w:r>
      </w:del>
      <w:ins w:id="333" w:author="Microsoft Office User" w:date="2017-12-14T15:03:00Z">
        <w:r w:rsidR="00D65036">
          <w:rPr>
            <w:color w:val="000000" w:themeColor="text1"/>
          </w:rPr>
          <w:t>This paper is</w:t>
        </w:r>
      </w:ins>
      <w:ins w:id="334"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35"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36"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31"/>
      <w:r w:rsidR="00B950B0">
        <w:rPr>
          <w:rStyle w:val="CommentReference"/>
        </w:rPr>
        <w:commentReference w:id="331"/>
      </w:r>
    </w:p>
    <w:p w14:paraId="51F0537E" w14:textId="77777777" w:rsidR="00D26E2F" w:rsidRDefault="00D26E2F" w:rsidP="00E13216">
      <w:pPr>
        <w:spacing w:line="480" w:lineRule="auto"/>
        <w:rPr>
          <w:ins w:id="337" w:author="Microsoft Office User" w:date="2017-12-18T14:54:00Z"/>
          <w:color w:val="000000" w:themeColor="text1"/>
        </w:rPr>
      </w:pPr>
    </w:p>
    <w:p w14:paraId="32CDFF5C" w14:textId="77777777" w:rsidR="00706726" w:rsidRDefault="00706726">
      <w:pPr>
        <w:spacing w:line="480" w:lineRule="auto"/>
        <w:rPr>
          <w:ins w:id="338" w:author="Microsoft Office User" w:date="2017-12-18T14:54:00Z"/>
        </w:rPr>
        <w:pPrChange w:id="339" w:author="Microsoft Office User" w:date="2017-12-19T16:36:00Z">
          <w:pPr/>
        </w:pPrChange>
      </w:pPr>
      <w:ins w:id="340"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pPr>
        <w:spacing w:line="480" w:lineRule="auto"/>
        <w:rPr>
          <w:ins w:id="341" w:author="Microsoft Office User" w:date="2017-12-18T14:54:00Z"/>
        </w:rPr>
        <w:pPrChange w:id="342" w:author="Microsoft Office User" w:date="2017-12-19T16:36:00Z">
          <w:pPr/>
        </w:pPrChange>
      </w:pPr>
    </w:p>
    <w:p w14:paraId="221028DA" w14:textId="77777777" w:rsidR="00706726" w:rsidRDefault="00706726">
      <w:pPr>
        <w:spacing w:line="480" w:lineRule="auto"/>
        <w:rPr>
          <w:ins w:id="343" w:author="Microsoft Office User" w:date="2017-12-18T14:54:00Z"/>
          <w:bCs/>
          <w:color w:val="000000" w:themeColor="text1"/>
        </w:rPr>
        <w:pPrChange w:id="344" w:author="Microsoft Office User" w:date="2017-12-19T16:36:00Z">
          <w:pPr/>
        </w:pPrChange>
      </w:pPr>
      <w:ins w:id="345"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w:t>
        </w:r>
        <w:r w:rsidRPr="00015EDD">
          <w:rPr>
            <w:bCs/>
            <w:color w:val="000000" w:themeColor="text1"/>
          </w:rPr>
          <w:lastRenderedPageBreak/>
          <w:t>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pPr>
        <w:spacing w:line="480" w:lineRule="auto"/>
        <w:rPr>
          <w:ins w:id="346" w:author="Microsoft Office User" w:date="2017-12-18T14:54:00Z"/>
          <w:bCs/>
          <w:color w:val="000000" w:themeColor="text1"/>
        </w:rPr>
        <w:pPrChange w:id="347" w:author="Microsoft Office User" w:date="2017-12-19T16:36:00Z">
          <w:pPr/>
        </w:pPrChange>
      </w:pPr>
    </w:p>
    <w:p w14:paraId="3AECC4BC" w14:textId="77777777" w:rsidR="00706726" w:rsidRPr="00BC77B6" w:rsidRDefault="00706726">
      <w:pPr>
        <w:spacing w:line="480" w:lineRule="auto"/>
        <w:rPr>
          <w:ins w:id="348" w:author="Microsoft Office User" w:date="2017-12-18T14:54:00Z"/>
          <w:b/>
        </w:rPr>
        <w:pPrChange w:id="349" w:author="Microsoft Office User" w:date="2017-12-19T16:36:00Z">
          <w:pPr/>
        </w:pPrChange>
      </w:pPr>
    </w:p>
    <w:p w14:paraId="284432B8" w14:textId="77777777" w:rsidR="00706726" w:rsidRDefault="00706726">
      <w:pPr>
        <w:spacing w:line="480" w:lineRule="auto"/>
        <w:rPr>
          <w:ins w:id="350" w:author="Microsoft Office User" w:date="2017-12-18T14:54:00Z"/>
          <w:bCs/>
          <w:color w:val="000000" w:themeColor="text1"/>
        </w:rPr>
        <w:pPrChange w:id="351" w:author="Microsoft Office User" w:date="2017-12-19T16:36:00Z">
          <w:pPr/>
        </w:pPrChange>
      </w:pPr>
      <w:ins w:id="352"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53" w:author="Microsoft Office User" w:date="2017-12-18T14:55:00Z"/>
          <w:rPrChange w:id="354" w:author="Microsoft Office User" w:date="2017-12-18T14:55:00Z">
            <w:rPr>
              <w:del w:id="355" w:author="Microsoft Office User" w:date="2017-12-18T14:55:00Z"/>
              <w:rFonts w:asciiTheme="minorHAnsi" w:hAnsiTheme="minorHAnsi"/>
              <w:color w:val="000000" w:themeColor="text1"/>
              <w:u w:val="single"/>
            </w:rPr>
          </w:rPrChange>
        </w:rPr>
        <w:pPrChange w:id="356" w:author="Microsoft Office User" w:date="2017-12-18T14:18:00Z">
          <w:pPr>
            <w:pStyle w:val="Heading1"/>
          </w:pPr>
        </w:pPrChange>
      </w:pPr>
      <w:ins w:id="357" w:author="Microsoft Office User" w:date="2017-12-18T14:55:00Z">
        <w:r w:rsidRPr="00706726">
          <w:rPr>
            <w:b/>
            <w:color w:val="000000" w:themeColor="text1"/>
            <w:rPrChange w:id="358" w:author="Microsoft Office User" w:date="2017-12-18T14:55:00Z">
              <w:rPr>
                <w:color w:val="000000" w:themeColor="text1"/>
              </w:rPr>
            </w:rPrChange>
          </w:rPr>
          <w:t xml:space="preserve">Acknowledgements: </w:t>
        </w:r>
      </w:ins>
      <w:del w:id="359" w:author="Microsoft Office User" w:date="2017-12-18T14:55:00Z">
        <w:r w:rsidR="000A4359" w:rsidRPr="00706726" w:rsidDel="00706726">
          <w:rPr>
            <w:b/>
            <w:color w:val="000000" w:themeColor="text1"/>
            <w:rPrChange w:id="360" w:author="Microsoft Office User" w:date="2017-12-18T14:55:00Z">
              <w:rPr>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61"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3EA61D82" w14:textId="5FBDE2A0" w:rsidR="00321F82" w:rsidRPr="00321F82" w:rsidRDefault="00A43B68" w:rsidP="00321F82">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21F82" w:rsidRPr="00321F82">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321F82" w:rsidRPr="00321F82">
        <w:rPr>
          <w:rFonts w:ascii="Calibri" w:eastAsia="Times New Roman" w:hAnsi="Calibri" w:cs="Times New Roman"/>
          <w:b/>
          <w:bCs/>
          <w:noProof/>
        </w:rPr>
        <w:t>16</w:t>
      </w:r>
      <w:r w:rsidR="00321F82" w:rsidRPr="00321F82">
        <w:rPr>
          <w:rFonts w:ascii="Calibri" w:eastAsia="Times New Roman" w:hAnsi="Calibri" w:cs="Times New Roman"/>
          <w:noProof/>
        </w:rPr>
        <w:t xml:space="preserve"> 1879–1885.</w:t>
      </w:r>
    </w:p>
    <w:p w14:paraId="05C6CDF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Ayala JE, Bracy DP, Mcguinness OP &amp; Wasserman DH 2006 Considerations in the Design of Hyperinsulinemic- Euglycemic Clamps in the Conscious Mouse.</w:t>
      </w:r>
    </w:p>
    <w:p w14:paraId="36D7FFA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321F82">
        <w:rPr>
          <w:rFonts w:ascii="Calibri" w:eastAsia="Times New Roman" w:hAnsi="Calibri" w:cs="Times New Roman"/>
          <w:b/>
          <w:bCs/>
          <w:noProof/>
        </w:rPr>
        <w:t>46</w:t>
      </w:r>
      <w:r w:rsidRPr="00321F82">
        <w:rPr>
          <w:rFonts w:ascii="Calibri" w:eastAsia="Times New Roman" w:hAnsi="Calibri" w:cs="Times New Roman"/>
          <w:noProof/>
        </w:rPr>
        <w:t>.</w:t>
      </w:r>
    </w:p>
    <w:p w14:paraId="177786BB"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321F82">
        <w:rPr>
          <w:rFonts w:ascii="Calibri" w:eastAsia="Times New Roman" w:hAnsi="Calibri" w:cs="Times New Roman"/>
          <w:b/>
          <w:bCs/>
          <w:noProof/>
        </w:rPr>
        <w:t>154</w:t>
      </w:r>
      <w:r w:rsidRPr="00321F82">
        <w:rPr>
          <w:rFonts w:ascii="Calibri" w:eastAsia="Times New Roman" w:hAnsi="Calibri" w:cs="Times New Roman"/>
          <w:noProof/>
        </w:rPr>
        <w:t xml:space="preserve"> 3197–3208. (doi:10.1210/en.2012-2114)</w:t>
      </w:r>
    </w:p>
    <w:p w14:paraId="5F787E5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321F82">
        <w:rPr>
          <w:rFonts w:ascii="Calibri" w:eastAsia="Times New Roman" w:hAnsi="Calibri" w:cs="Times New Roman"/>
          <w:i/>
          <w:iCs/>
          <w:noProof/>
        </w:rPr>
        <w:t>The American Journal of Path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87</w:t>
      </w:r>
      <w:r w:rsidRPr="00321F82">
        <w:rPr>
          <w:rFonts w:ascii="Calibri" w:eastAsia="Times New Roman" w:hAnsi="Calibri" w:cs="Times New Roman"/>
          <w:noProof/>
        </w:rPr>
        <w:t xml:space="preserve"> 614–626. (doi:10.1016/j.ajpath.2016.11.009)</w:t>
      </w:r>
    </w:p>
    <w:p w14:paraId="2C93913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ampbell JE, Peckett AJ, D’souza AM, Hawke TJ &amp; Riddell MC 2011 Adipogenic and lipolytic effects of chronic glucocorticoid exposure. </w:t>
      </w:r>
      <w:r w:rsidRPr="00321F82">
        <w:rPr>
          <w:rFonts w:ascii="Calibri" w:eastAsia="Times New Roman" w:hAnsi="Calibri" w:cs="Times New Roman"/>
          <w:i/>
          <w:iCs/>
          <w:noProof/>
        </w:rPr>
        <w:t>American Journal of Physiology. Cell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0</w:t>
      </w:r>
      <w:r w:rsidRPr="00321F82">
        <w:rPr>
          <w:rFonts w:ascii="Calibri" w:eastAsia="Times New Roman" w:hAnsi="Calibri" w:cs="Times New Roman"/>
          <w:noProof/>
        </w:rPr>
        <w:t xml:space="preserve"> C198-209. (doi:10.1152/ajpcell.00045.2010)</w:t>
      </w:r>
    </w:p>
    <w:p w14:paraId="3437D5D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hiang S-H, Chang L SA 2002 TC10 and Insulin </w:t>
      </w:r>
      <w:r w:rsidRPr="00321F82">
        <w:rPr>
          <w:rFonts w:ascii="Calibri" w:eastAsia="Calibri" w:hAnsi="Calibri" w:cs="Calibri"/>
          <w:noProof/>
        </w:rPr>
        <w:t>‐</w:t>
      </w:r>
      <w:r w:rsidRPr="00321F82">
        <w:rPr>
          <w:rFonts w:ascii="Calibri" w:eastAsia="Times New Roman" w:hAnsi="Calibri" w:cs="Times New Roman"/>
          <w:noProof/>
        </w:rPr>
        <w:t xml:space="preserve"> Stimulated Glucose Transport. </w:t>
      </w:r>
      <w:r w:rsidRPr="00321F82">
        <w:rPr>
          <w:rFonts w:ascii="Calibri" w:eastAsia="Times New Roman" w:hAnsi="Calibri" w:cs="Times New Roman"/>
          <w:b/>
          <w:bCs/>
          <w:noProof/>
        </w:rPr>
        <w:t>406</w:t>
      </w:r>
      <w:r w:rsidRPr="00321F82">
        <w:rPr>
          <w:rFonts w:ascii="Calibri" w:eastAsia="Times New Roman" w:hAnsi="Calibri" w:cs="Times New Roman"/>
          <w:noProof/>
        </w:rPr>
        <w:t xml:space="preserve"> 1257–1262. (doi:10.1016/S0076-6879(06)06055-1)</w:t>
      </w:r>
    </w:p>
    <w:p w14:paraId="5D1426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souza AM, Beaudry JL, Szigiato AA, Trumble SJ, Snook LA, Bonen A, Giacca A &amp; Riddell MC </w:t>
      </w:r>
      <w:r w:rsidRPr="00321F82">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321F82">
        <w:rPr>
          <w:rFonts w:ascii="Calibri" w:eastAsia="Times New Roman" w:hAnsi="Calibri" w:cs="Times New Roman"/>
          <w:i/>
          <w:iCs/>
          <w:noProof/>
        </w:rPr>
        <w:t>American Journal of Physiology Gastrointestinal Liver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2</w:t>
      </w:r>
      <w:r w:rsidRPr="00321F82">
        <w:rPr>
          <w:rFonts w:ascii="Calibri" w:eastAsia="Times New Roman" w:hAnsi="Calibri" w:cs="Times New Roman"/>
          <w:noProof/>
        </w:rPr>
        <w:t xml:space="preserve"> 850–863. (doi:10.1152/ajpgi.00378.2011)</w:t>
      </w:r>
    </w:p>
    <w:p w14:paraId="691D695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321F82">
        <w:rPr>
          <w:rFonts w:ascii="Calibri" w:eastAsia="Times New Roman" w:hAnsi="Calibri" w:cs="Times New Roman"/>
          <w:i/>
          <w:iCs/>
          <w:noProof/>
        </w:rPr>
        <w:t>Journal of Clinical Investigation</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96</w:t>
      </w:r>
      <w:r w:rsidRPr="00321F82">
        <w:rPr>
          <w:rFonts w:ascii="Calibri" w:eastAsia="Times New Roman" w:hAnsi="Calibri" w:cs="Times New Roman"/>
          <w:noProof/>
        </w:rPr>
        <w:t xml:space="preserve"> 2113–2119.</w:t>
      </w:r>
    </w:p>
    <w:p w14:paraId="285EC69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862–2875. (doi:10.2337/db15-1661)</w:t>
      </w:r>
    </w:p>
    <w:p w14:paraId="56F520C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321F82">
        <w:rPr>
          <w:rFonts w:ascii="Calibri" w:eastAsia="Times New Roman" w:hAnsi="Calibri" w:cs="Times New Roman"/>
          <w:i/>
          <w:iCs/>
          <w:noProof/>
        </w:rPr>
        <w:t>American Journal of Physiology.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83</w:t>
      </w:r>
      <w:r w:rsidRPr="00321F82">
        <w:rPr>
          <w:rFonts w:ascii="Calibri" w:eastAsia="Times New Roman" w:hAnsi="Calibri" w:cs="Times New Roman"/>
          <w:noProof/>
        </w:rPr>
        <w:t xml:space="preserve"> E172–E177. (doi:10.1152/ajpendo.00544.2001)</w:t>
      </w:r>
    </w:p>
    <w:p w14:paraId="14F6C27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5990139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321F82">
        <w:rPr>
          <w:rFonts w:ascii="Calibri" w:eastAsia="Times New Roman" w:hAnsi="Calibri" w:cs="Times New Roman"/>
          <w:b/>
          <w:bCs/>
          <w:noProof/>
        </w:rPr>
        <w:t>2</w:t>
      </w:r>
      <w:r w:rsidRPr="00321F82">
        <w:rPr>
          <w:rFonts w:ascii="Calibri" w:eastAsia="Times New Roman" w:hAnsi="Calibri" w:cs="Times New Roman"/>
          <w:noProof/>
        </w:rPr>
        <w:t xml:space="preserve"> 1–14.</w:t>
      </w:r>
    </w:p>
    <w:p w14:paraId="074C946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1FE6C3C9"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2F1B39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Geer EB, Shen W, Gallagher D, Punyanitya M, Looker HC, Post KD &amp; Freda PU 2011 Female Patients with Cushing ’ s Disease. </w:t>
      </w:r>
      <w:r w:rsidRPr="00321F82">
        <w:rPr>
          <w:rFonts w:ascii="Calibri" w:eastAsia="Times New Roman" w:hAnsi="Calibri" w:cs="Times New Roman"/>
          <w:b/>
          <w:bCs/>
          <w:noProof/>
        </w:rPr>
        <w:t>73</w:t>
      </w:r>
      <w:r w:rsidRPr="00321F82">
        <w:rPr>
          <w:rFonts w:ascii="Calibri" w:eastAsia="Times New Roman" w:hAnsi="Calibri" w:cs="Times New Roman"/>
          <w:noProof/>
        </w:rPr>
        <w:t xml:space="preserve"> 469–475. (doi:10.1111/j.1365-2265.2010.03829.x.MRI)</w:t>
      </w:r>
    </w:p>
    <w:p w14:paraId="3D844D5A"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321F82">
        <w:rPr>
          <w:rFonts w:ascii="Calibri" w:eastAsia="Times New Roman" w:hAnsi="Calibri" w:cs="Times New Roman"/>
          <w:b/>
          <w:bCs/>
          <w:noProof/>
        </w:rPr>
        <w:t>41</w:t>
      </w:r>
      <w:r w:rsidRPr="00321F82">
        <w:rPr>
          <w:rFonts w:ascii="Calibri" w:eastAsia="Times New Roman" w:hAnsi="Calibri" w:cs="Times New Roman"/>
          <w:noProof/>
        </w:rPr>
        <w:t xml:space="preserve"> 728–735.</w:t>
      </w:r>
    </w:p>
    <w:p w14:paraId="17983BE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463EEE5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321F82">
        <w:rPr>
          <w:rFonts w:ascii="Calibri" w:eastAsia="Times New Roman" w:hAnsi="Calibri" w:cs="Times New Roman"/>
          <w:i/>
          <w:iCs/>
          <w:noProof/>
        </w:rPr>
        <w:t>Journal of Molecular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5</w:t>
      </w:r>
      <w:r w:rsidRPr="00321F82">
        <w:rPr>
          <w:rFonts w:ascii="Calibri" w:eastAsia="Times New Roman" w:hAnsi="Calibri" w:cs="Times New Roman"/>
          <w:noProof/>
        </w:rPr>
        <w:t xml:space="preserve"> 81–94. (doi:10.1530/JME-15-0119)</w:t>
      </w:r>
    </w:p>
    <w:p w14:paraId="7749C51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siao C, Ph D, Cherry DK, Beatty PC, Ph D, Rechtsteiner EA &amp; Care H 2010 National Ambulatory Medical Care Survey : 2007 Summary.</w:t>
      </w:r>
    </w:p>
    <w:p w14:paraId="641ABC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aegen E, James D, Jenkins A &amp; Chisholm D 1985 Dose-response curves for in vivo insulin sensitivity in individual tissues in rats. </w:t>
      </w:r>
      <w:r w:rsidRPr="00321F82">
        <w:rPr>
          <w:rFonts w:ascii="Calibri" w:eastAsia="Times New Roman" w:hAnsi="Calibri" w:cs="Times New Roman"/>
          <w:i/>
          <w:iCs/>
          <w:noProof/>
        </w:rPr>
        <w:t>The American Physiological Society</w:t>
      </w:r>
      <w:r w:rsidRPr="00321F82">
        <w:rPr>
          <w:rFonts w:ascii="Calibri" w:eastAsia="Times New Roman" w:hAnsi="Calibri" w:cs="Times New Roman"/>
          <w:noProof/>
        </w:rPr>
        <w:t xml:space="preserve"> E353–E362.</w:t>
      </w:r>
    </w:p>
    <w:p w14:paraId="70B0F20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321F82">
        <w:rPr>
          <w:rFonts w:ascii="Calibri" w:eastAsia="Times New Roman" w:hAnsi="Calibri" w:cs="Times New Roman"/>
          <w:noProof/>
        </w:rPr>
        <w:lastRenderedPageBreak/>
        <w:t>Study. 421–428.</w:t>
      </w:r>
    </w:p>
    <w:p w14:paraId="4F4179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321F82">
        <w:rPr>
          <w:rFonts w:ascii="Calibri" w:eastAsia="Times New Roman" w:hAnsi="Calibri" w:cs="Times New Roman"/>
          <w:i/>
          <w:iCs/>
          <w:noProof/>
        </w:rPr>
        <w:t>Biochemical and Biophysical Research Communication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53</w:t>
      </w:r>
      <w:r w:rsidRPr="00321F82">
        <w:rPr>
          <w:rFonts w:ascii="Calibri" w:eastAsia="Times New Roman" w:hAnsi="Calibri" w:cs="Times New Roman"/>
          <w:noProof/>
        </w:rPr>
        <w:t xml:space="preserve"> 489–497.</w:t>
      </w:r>
    </w:p>
    <w:p w14:paraId="1DCF48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340D60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 Lin J,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a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1–49. (doi:10.2337/db13-1531)</w:t>
      </w:r>
    </w:p>
    <w:p w14:paraId="004CB51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X, Lin JD,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b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2935–2948. (doi:10.2337/db13-1531)</w:t>
      </w:r>
    </w:p>
    <w:p w14:paraId="19CB643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321F82">
        <w:rPr>
          <w:rFonts w:ascii="Calibri" w:eastAsia="Times New Roman" w:hAnsi="Calibri" w:cs="Times New Roman"/>
          <w:i/>
          <w:iCs/>
          <w:noProof/>
        </w:rPr>
        <w:t>American Journal of Physiology -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97</w:t>
      </w:r>
      <w:r w:rsidRPr="00321F82">
        <w:rPr>
          <w:rFonts w:ascii="Calibri" w:eastAsia="Times New Roman" w:hAnsi="Calibri" w:cs="Times New Roman"/>
          <w:noProof/>
        </w:rPr>
        <w:t>.</w:t>
      </w:r>
    </w:p>
    <w:p w14:paraId="2AD10C7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doi:10.1073/pnas.1323681111)</w:t>
      </w:r>
    </w:p>
    <w:p w14:paraId="30D8220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Mueller KM, Hartmann K, Kaltenecker D, Vettorazzi S, Bauer M, Mauser L, Amann S, Jall S, Fischer K, Esterbauer H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7 Adipocyte Glucocorticoid Receptor De fi ciency Attenuates Aging- and HFD-Induced Obesity and Impairs the Feeding-Fasting Transition. </w:t>
      </w:r>
      <w:r w:rsidRPr="00321F82">
        <w:rPr>
          <w:rFonts w:ascii="Calibri" w:eastAsia="Times New Roman" w:hAnsi="Calibri" w:cs="Times New Roman"/>
          <w:b/>
          <w:bCs/>
          <w:noProof/>
        </w:rPr>
        <w:t>66</w:t>
      </w:r>
      <w:r w:rsidRPr="00321F82">
        <w:rPr>
          <w:rFonts w:ascii="Calibri" w:eastAsia="Times New Roman" w:hAnsi="Calibri" w:cs="Times New Roman"/>
          <w:noProof/>
        </w:rPr>
        <w:t xml:space="preserve"> 272–286. (doi:10.2337/db16-0381)</w:t>
      </w:r>
    </w:p>
    <w:p w14:paraId="6E9F438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321F82">
        <w:rPr>
          <w:rFonts w:ascii="Calibri" w:eastAsia="Times New Roman" w:hAnsi="Calibri" w:cs="Times New Roman"/>
          <w:b/>
          <w:bCs/>
          <w:noProof/>
        </w:rPr>
        <w:t>35</w:t>
      </w:r>
      <w:r w:rsidRPr="00321F82">
        <w:rPr>
          <w:rFonts w:ascii="Calibri" w:eastAsia="Times New Roman" w:hAnsi="Calibri" w:cs="Times New Roman"/>
          <w:noProof/>
        </w:rPr>
        <w:t xml:space="preserve"> 1326–1331.</w:t>
      </w:r>
    </w:p>
    <w:p w14:paraId="6EEFA1E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onsoli A &amp; Gerich J 1992 Increased Lipolysis and Its Consequences on Gluconeogenesis in Non-insulin-dependent Diabetes Mellitus. </w:t>
      </w:r>
      <w:r w:rsidRPr="00321F82">
        <w:rPr>
          <w:rFonts w:ascii="Calibri" w:eastAsia="Times New Roman" w:hAnsi="Calibri" w:cs="Times New Roman"/>
          <w:b/>
          <w:bCs/>
          <w:noProof/>
        </w:rPr>
        <w:t>89</w:t>
      </w:r>
      <w:r w:rsidRPr="00321F82">
        <w:rPr>
          <w:rFonts w:ascii="Calibri" w:eastAsia="Times New Roman" w:hAnsi="Calibri" w:cs="Times New Roman"/>
          <w:noProof/>
        </w:rPr>
        <w:t xml:space="preserve"> 169–175.</w:t>
      </w:r>
    </w:p>
    <w:p w14:paraId="7A2437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Overman R a., Yeh JY &amp; Deal CL 2013 Prevalence of oral glucocorticoid usage in the United States: A general population perspective. </w:t>
      </w:r>
      <w:r w:rsidRPr="00321F82">
        <w:rPr>
          <w:rFonts w:ascii="Calibri" w:eastAsia="Times New Roman" w:hAnsi="Calibri" w:cs="Times New Roman"/>
          <w:i/>
          <w:iCs/>
          <w:noProof/>
        </w:rPr>
        <w:t>Arthritis Care and Research</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94–298. (doi:10.1002/acr.21796)</w:t>
      </w:r>
    </w:p>
    <w:p w14:paraId="5A799AD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aredes S &amp; Ribeiro L 2014 Cortisol: the villain in Metabolic Syndrome? </w:t>
      </w:r>
      <w:r w:rsidRPr="00321F82">
        <w:rPr>
          <w:rFonts w:ascii="Calibri" w:eastAsia="Times New Roman" w:hAnsi="Calibri" w:cs="Times New Roman"/>
          <w:i/>
          <w:iCs/>
          <w:noProof/>
        </w:rPr>
        <w:t>Rev Assoc Med BRA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0</w:t>
      </w:r>
      <w:r w:rsidRPr="00321F82">
        <w:rPr>
          <w:rFonts w:ascii="Calibri" w:eastAsia="Times New Roman" w:hAnsi="Calibri" w:cs="Times New Roman"/>
          <w:noProof/>
        </w:rPr>
        <w:t xml:space="preserve"> 84–92. (doi:10.1590/1806-9282.60.01.017)</w:t>
      </w:r>
    </w:p>
    <w:p w14:paraId="063597E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Camporez JG, Kursawe R, Titchenell PM, Zhang D, Perry CJ, Jurczak MJ, Abudukadier A, Han S, Zhang X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5 Hepatic Acetyl CoA Links Adipose Tissue Inflammation to Hepatic Insulin Resistance and Type 2 Diabetes. </w:t>
      </w:r>
      <w:r w:rsidRPr="00321F82">
        <w:rPr>
          <w:rFonts w:ascii="Calibri" w:eastAsia="Times New Roman" w:hAnsi="Calibri" w:cs="Times New Roman"/>
          <w:i/>
          <w:iCs/>
          <w:noProof/>
        </w:rPr>
        <w:t>Cell</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60</w:t>
      </w:r>
      <w:r w:rsidRPr="00321F82">
        <w:rPr>
          <w:rFonts w:ascii="Calibri" w:eastAsia="Times New Roman" w:hAnsi="Calibri" w:cs="Times New Roman"/>
          <w:noProof/>
        </w:rPr>
        <w:t xml:space="preserve"> 745–758. (doi:10.1016/j.cell.2015.01.012.Hepatic)</w:t>
      </w:r>
    </w:p>
    <w:p w14:paraId="5111271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321F82">
        <w:rPr>
          <w:rFonts w:ascii="Calibri" w:eastAsia="Times New Roman" w:hAnsi="Calibri" w:cs="Times New Roman"/>
          <w:b/>
          <w:bCs/>
          <w:noProof/>
        </w:rPr>
        <w:t>127</w:t>
      </w:r>
      <w:r w:rsidRPr="00321F82">
        <w:rPr>
          <w:rFonts w:ascii="Calibri" w:eastAsia="Times New Roman" w:hAnsi="Calibri" w:cs="Times New Roman"/>
          <w:noProof/>
        </w:rPr>
        <w:t xml:space="preserve"> 657–669.</w:t>
      </w:r>
    </w:p>
    <w:p w14:paraId="1A14D98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321F82">
        <w:rPr>
          <w:rFonts w:ascii="Calibri" w:eastAsia="Times New Roman" w:hAnsi="Calibri" w:cs="Times New Roman"/>
          <w:b/>
          <w:bCs/>
          <w:noProof/>
        </w:rPr>
        <w:t>98</w:t>
      </w:r>
      <w:r w:rsidRPr="00321F82">
        <w:rPr>
          <w:rFonts w:ascii="Calibri" w:eastAsia="Times New Roman" w:hAnsi="Calibri" w:cs="Times New Roman"/>
          <w:noProof/>
        </w:rPr>
        <w:t xml:space="preserve"> 741–749.</w:t>
      </w:r>
    </w:p>
    <w:p w14:paraId="2CEA9A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321F82">
        <w:rPr>
          <w:rFonts w:ascii="Calibri" w:eastAsia="Times New Roman" w:hAnsi="Calibri" w:cs="Times New Roman"/>
          <w:i/>
          <w:iCs/>
          <w:noProof/>
        </w:rPr>
        <w:t>European Journal of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49</w:t>
      </w:r>
      <w:r w:rsidRPr="00321F82">
        <w:rPr>
          <w:rFonts w:ascii="Calibri" w:eastAsia="Times New Roman" w:hAnsi="Calibri" w:cs="Times New Roman"/>
          <w:noProof/>
        </w:rPr>
        <w:t xml:space="preserve"> 543–548. (doi:10.1530/eje.0.1490543)</w:t>
      </w:r>
    </w:p>
    <w:p w14:paraId="3F46C32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321F82">
        <w:rPr>
          <w:rFonts w:ascii="Calibri" w:eastAsia="Times New Roman" w:hAnsi="Calibri" w:cs="Times New Roman"/>
          <w:i/>
          <w:iCs/>
          <w:noProof/>
        </w:rPr>
        <w:t>FEBS Letter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41</w:t>
      </w:r>
      <w:r w:rsidRPr="00321F82">
        <w:rPr>
          <w:rFonts w:ascii="Calibri" w:eastAsia="Times New Roman" w:hAnsi="Calibri" w:cs="Times New Roman"/>
          <w:noProof/>
        </w:rPr>
        <w:t xml:space="preserve"> 75–79. (doi:10.1016/S0014-5793(03)00307-7)</w:t>
      </w:r>
    </w:p>
    <w:p w14:paraId="18BA74F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chakman O, Kalista S, Barbé C, Loumaye A &amp; Thissen JP 2013 Glucocorticoid-induced skeletal muscle atrophy </w:t>
      </w:r>
      <w:r w:rsidRPr="00321F82">
        <w:rPr>
          <w:rFonts w:ascii="Oriya Sangam MN" w:eastAsia="Oriya Sangam MN" w:hAnsi="Oriya Sangam MN" w:cs="Oriya Sangam MN"/>
          <w:noProof/>
        </w:rPr>
        <w:t>ଝ</w:t>
      </w:r>
      <w:r w:rsidRPr="00321F82">
        <w:rPr>
          <w:rFonts w:ascii="Calibri" w:eastAsia="Times New Roman" w:hAnsi="Calibri" w:cs="Times New Roman"/>
          <w:noProof/>
        </w:rPr>
        <w:t xml:space="preserve">. </w:t>
      </w:r>
      <w:r w:rsidRPr="00321F82">
        <w:rPr>
          <w:rFonts w:ascii="Calibri" w:eastAsia="Times New Roman" w:hAnsi="Calibri" w:cs="Times New Roman"/>
          <w:i/>
          <w:iCs/>
          <w:noProof/>
        </w:rPr>
        <w:t>International Journal of Biochemistry and Cell B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45</w:t>
      </w:r>
      <w:r w:rsidRPr="00321F82">
        <w:rPr>
          <w:rFonts w:ascii="Calibri" w:eastAsia="Times New Roman" w:hAnsi="Calibri" w:cs="Times New Roman"/>
          <w:noProof/>
        </w:rPr>
        <w:t xml:space="preserve"> 2163–2172. (doi:10.1016/j.biocel.2013.05.036)</w:t>
      </w:r>
    </w:p>
    <w:p w14:paraId="4425AC2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44A232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321F82">
        <w:rPr>
          <w:rFonts w:ascii="Calibri" w:eastAsia="Times New Roman" w:hAnsi="Calibri" w:cs="Times New Roman"/>
          <w:i/>
          <w:iCs/>
          <w:noProof/>
        </w:rPr>
        <w:t>Molecular Metabolism</w:t>
      </w:r>
      <w:r w:rsidRPr="00321F82">
        <w:rPr>
          <w:rFonts w:ascii="Calibri" w:eastAsia="Times New Roman" w:hAnsi="Calibri" w:cs="Times New Roman"/>
          <w:noProof/>
        </w:rPr>
        <w:t>. (doi:10.1016/j.molmet.2017.06.013)</w:t>
      </w:r>
    </w:p>
    <w:p w14:paraId="5B3307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321F82">
        <w:rPr>
          <w:rFonts w:ascii="Calibri" w:eastAsia="Times New Roman" w:hAnsi="Calibri" w:cs="Times New Roman"/>
          <w:b/>
          <w:bCs/>
          <w:noProof/>
        </w:rPr>
        <w:t>680</w:t>
      </w:r>
      <w:r w:rsidRPr="00321F82">
        <w:rPr>
          <w:rFonts w:ascii="Calibri" w:eastAsia="Times New Roman" w:hAnsi="Calibri" w:cs="Times New Roman"/>
          <w:noProof/>
        </w:rPr>
        <w:t xml:space="preserve"> 671–680. (doi:10.1242/dmm.008912)</w:t>
      </w:r>
    </w:p>
    <w:p w14:paraId="4FA62C5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321F82">
        <w:rPr>
          <w:rFonts w:ascii="Calibri" w:eastAsia="Times New Roman" w:hAnsi="Calibri" w:cs="Times New Roman"/>
          <w:i/>
          <w:iCs/>
          <w:noProof/>
        </w:rPr>
        <w:t xml:space="preserve">AJP: Endocrinology and </w:t>
      </w:r>
      <w:r w:rsidRPr="00321F82">
        <w:rPr>
          <w:rFonts w:ascii="Calibri" w:eastAsia="Times New Roman" w:hAnsi="Calibri" w:cs="Times New Roman"/>
          <w:i/>
          <w:iCs/>
          <w:noProof/>
        </w:rPr>
        <w:lastRenderedPageBreak/>
        <w:t>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8</w:t>
      </w:r>
      <w:r w:rsidRPr="00321F82">
        <w:rPr>
          <w:rFonts w:ascii="Calibri" w:eastAsia="Times New Roman" w:hAnsi="Calibri" w:cs="Times New Roman"/>
          <w:noProof/>
        </w:rPr>
        <w:t xml:space="preserve"> E84–E95. (doi:10.1152/ajpendo.00205.2014)</w:t>
      </w:r>
    </w:p>
    <w:p w14:paraId="3501241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less I &amp; Lentz J 1990 Fatty Liver Hepatitis ( Steatohepatitis ) and Obesity : An Autopsy Study with Analysis of Risk Factors. </w:t>
      </w:r>
      <w:r w:rsidRPr="00321F82">
        <w:rPr>
          <w:rFonts w:ascii="Calibri" w:eastAsia="Times New Roman" w:hAnsi="Calibri" w:cs="Times New Roman"/>
          <w:i/>
          <w:iCs/>
          <w:noProof/>
        </w:rPr>
        <w:t>Hepat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2</w:t>
      </w:r>
      <w:r w:rsidRPr="00321F82">
        <w:rPr>
          <w:rFonts w:ascii="Calibri" w:eastAsia="Times New Roman" w:hAnsi="Calibri" w:cs="Times New Roman"/>
          <w:noProof/>
        </w:rPr>
        <w:t xml:space="preserve"> 1106–1110.</w:t>
      </w:r>
    </w:p>
    <w:p w14:paraId="07D319B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illiamson JR, Kreisberg RA &amp; Felts PW 1966 Mechanism for the stimulation of gluconeogenesis by fatty acids in perfused rat liver.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6</w:t>
      </w:r>
      <w:r w:rsidRPr="00321F82">
        <w:rPr>
          <w:rFonts w:ascii="Calibri" w:eastAsia="Times New Roman" w:hAnsi="Calibri" w:cs="Times New Roman"/>
          <w:noProof/>
        </w:rPr>
        <w:t xml:space="preserve"> 247–254. (doi:10.1073/pnas.56.1.247)</w:t>
      </w:r>
    </w:p>
    <w:p w14:paraId="488E6FA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Xu C, He J, Jiang H, Zu L, Zhai W, Pu S &amp; Xu G 2009 Direct effect of glucocorticoids on lipolysis in adipocytes. </w:t>
      </w:r>
      <w:r w:rsidRPr="00321F82">
        <w:rPr>
          <w:rFonts w:ascii="Calibri" w:eastAsia="Times New Roman" w:hAnsi="Calibri" w:cs="Times New Roman"/>
          <w:i/>
          <w:iCs/>
          <w:noProof/>
        </w:rPr>
        <w:t>Molecular Endocrinology (Baltimore, Md.)</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3</w:t>
      </w:r>
      <w:r w:rsidRPr="00321F82">
        <w:rPr>
          <w:rFonts w:ascii="Calibri" w:eastAsia="Times New Roman" w:hAnsi="Calibri" w:cs="Times New Roman"/>
          <w:noProof/>
        </w:rPr>
        <w:t xml:space="preserve"> 1161–1170. (doi:10.1210/me.2008-0464)</w:t>
      </w:r>
    </w:p>
    <w:p w14:paraId="1B5D276B" w14:textId="77777777" w:rsidR="00321F82" w:rsidRPr="00321F82" w:rsidRDefault="00321F82" w:rsidP="00321F82">
      <w:pPr>
        <w:widowControl w:val="0"/>
        <w:autoSpaceDE w:val="0"/>
        <w:autoSpaceDN w:val="0"/>
        <w:adjustRightInd w:val="0"/>
        <w:spacing w:line="480" w:lineRule="auto"/>
        <w:ind w:left="480" w:hanging="480"/>
        <w:rPr>
          <w:rFonts w:ascii="Calibri" w:hAnsi="Calibri"/>
          <w:noProof/>
        </w:rPr>
      </w:pPr>
      <w:r w:rsidRPr="00321F82">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321F82">
        <w:rPr>
          <w:rFonts w:ascii="Calibri" w:eastAsia="Times New Roman" w:hAnsi="Calibri" w:cs="Times New Roman"/>
          <w:i/>
          <w:iCs/>
          <w:noProof/>
        </w:rPr>
        <w:t>Nature Publishing Group</w:t>
      </w:r>
      <w:r w:rsidRPr="00321F82">
        <w:rPr>
          <w:rFonts w:ascii="Calibri" w:eastAsia="Times New Roman" w:hAnsi="Calibri" w:cs="Times New Roman"/>
          <w:noProof/>
        </w:rPr>
        <w:t xml:space="preserve"> 1–6. (doi:10.1038/srep18495)</w:t>
      </w:r>
    </w:p>
    <w:p w14:paraId="00AC6C9B" w14:textId="271FD992" w:rsidR="000A4359" w:rsidRDefault="00A43B68" w:rsidP="00321F82">
      <w:pPr>
        <w:widowControl w:val="0"/>
        <w:autoSpaceDE w:val="0"/>
        <w:autoSpaceDN w:val="0"/>
        <w:adjustRightInd w:val="0"/>
        <w:spacing w:line="480" w:lineRule="auto"/>
        <w:ind w:left="480" w:hanging="480"/>
        <w:rPr>
          <w:ins w:id="362" w:author="Microsoft Office User" w:date="2017-12-19T16:40:00Z"/>
          <w:color w:val="000000" w:themeColor="text1"/>
        </w:rPr>
      </w:pPr>
      <w:r>
        <w:rPr>
          <w:color w:val="000000" w:themeColor="text1"/>
        </w:rPr>
        <w:fldChar w:fldCharType="end"/>
      </w:r>
    </w:p>
    <w:p w14:paraId="0410644C" w14:textId="77777777" w:rsidR="00864B53" w:rsidRPr="00915340" w:rsidRDefault="00864B53">
      <w:pPr>
        <w:spacing w:line="480" w:lineRule="auto"/>
        <w:ind w:left="720"/>
        <w:rPr>
          <w:ins w:id="363" w:author="Microsoft Office User" w:date="2017-12-19T16:40:00Z"/>
          <w:b/>
        </w:rPr>
        <w:pPrChange w:id="364" w:author="Microsoft Office User" w:date="2017-12-19T16:41:00Z">
          <w:pPr>
            <w:ind w:left="720"/>
          </w:pPr>
        </w:pPrChange>
      </w:pPr>
      <w:ins w:id="365" w:author="Microsoft Office User" w:date="2017-12-19T16:40:00Z">
        <w:r w:rsidRPr="00915340">
          <w:rPr>
            <w:b/>
          </w:rPr>
          <w:t>Figure 1</w:t>
        </w:r>
        <w:r>
          <w:rPr>
            <w:b/>
          </w:rPr>
          <w:t>. Reductions in glucose handling are exacerbated when elevated glucocorticoids and obesity are combined</w:t>
        </w:r>
        <w:r w:rsidRPr="00915340">
          <w:rPr>
            <w:b/>
          </w:rPr>
          <w:t xml:space="preserve">. </w:t>
        </w:r>
      </w:ins>
    </w:p>
    <w:p w14:paraId="03E45AFB" w14:textId="77777777" w:rsidR="00864B53" w:rsidRDefault="00864B53">
      <w:pPr>
        <w:pStyle w:val="ListParagraph"/>
        <w:spacing w:line="480" w:lineRule="auto"/>
        <w:rPr>
          <w:ins w:id="366" w:author="Microsoft Office User" w:date="2017-12-19T16:40:00Z"/>
        </w:rPr>
        <w:pPrChange w:id="367" w:author="Microsoft Office User" w:date="2017-12-19T16:41:00Z">
          <w:pPr>
            <w:pStyle w:val="ListParagraph"/>
          </w:pPr>
        </w:pPrChange>
      </w:pPr>
      <w:ins w:id="368" w:author="Microsoft Office User" w:date="2017-12-19T16:40:00Z">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 xml:space="preserve">/kg/min following a prime continuous infusion </w:t>
        </w:r>
        <w:r>
          <w:lastRenderedPageBreak/>
          <w:t>of 40mU/kg bolus. All mice were fasted for 5-6 hours prior to experiments. Crosses indicate a significant interaction between diet and treatment. Asterisks indicate a statistically significant treatment effect for the pairwise comparison.</w:t>
        </w:r>
      </w:ins>
    </w:p>
    <w:p w14:paraId="6A82F878" w14:textId="77777777" w:rsidR="00864B53" w:rsidRDefault="00864B53">
      <w:pPr>
        <w:pStyle w:val="ListParagraph"/>
        <w:spacing w:line="480" w:lineRule="auto"/>
        <w:rPr>
          <w:ins w:id="369" w:author="Microsoft Office User" w:date="2017-12-19T16:40:00Z"/>
        </w:rPr>
        <w:pPrChange w:id="370" w:author="Microsoft Office User" w:date="2017-12-19T16:41:00Z">
          <w:pPr>
            <w:pStyle w:val="ListParagraph"/>
          </w:pPr>
        </w:pPrChange>
      </w:pPr>
    </w:p>
    <w:p w14:paraId="3D82F0A8" w14:textId="77777777" w:rsidR="00864B53" w:rsidRPr="00834DB3" w:rsidRDefault="00864B53">
      <w:pPr>
        <w:spacing w:line="480" w:lineRule="auto"/>
        <w:ind w:left="720"/>
        <w:rPr>
          <w:ins w:id="371" w:author="Microsoft Office User" w:date="2017-12-19T16:40:00Z"/>
          <w:b/>
        </w:rPr>
        <w:pPrChange w:id="372" w:author="Microsoft Office User" w:date="2017-12-19T16:41:00Z">
          <w:pPr>
            <w:ind w:left="720"/>
          </w:pPr>
        </w:pPrChange>
      </w:pPr>
      <w:ins w:id="373" w:author="Microsoft Office User" w:date="2017-12-19T16:40:00Z">
        <w:r w:rsidRPr="00834DB3">
          <w:rPr>
            <w:b/>
          </w:rPr>
          <w:t xml:space="preserve">Figure 2. </w:t>
        </w:r>
        <w:r>
          <w:rPr>
            <w:b/>
          </w:rPr>
          <w:t>Increased glucocorticoids lead</w:t>
        </w:r>
        <w:r w:rsidRPr="00834DB3">
          <w:rPr>
            <w:b/>
          </w:rPr>
          <w:t xml:space="preserve"> to greater severity of hepatic steatosis in obese mice.</w:t>
        </w:r>
      </w:ins>
    </w:p>
    <w:p w14:paraId="6357276F" w14:textId="77777777" w:rsidR="00864B53" w:rsidRDefault="00864B53">
      <w:pPr>
        <w:pStyle w:val="ListParagraph"/>
        <w:spacing w:line="480" w:lineRule="auto"/>
        <w:rPr>
          <w:ins w:id="374" w:author="Microsoft Office User" w:date="2017-12-19T16:40:00Z"/>
        </w:rPr>
        <w:pPrChange w:id="375" w:author="Microsoft Office User" w:date="2017-12-19T16:41:00Z">
          <w:pPr>
            <w:pStyle w:val="ListParagraph"/>
          </w:pPr>
        </w:pPrChange>
      </w:pPr>
      <w:ins w:id="376" w:author="Microsoft Office User" w:date="2017-12-19T16:40:00Z">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ins>
    </w:p>
    <w:p w14:paraId="2190B554" w14:textId="77777777" w:rsidR="00864B53" w:rsidRDefault="00864B53">
      <w:pPr>
        <w:spacing w:line="480" w:lineRule="auto"/>
        <w:ind w:left="720"/>
        <w:rPr>
          <w:ins w:id="377" w:author="Microsoft Office User" w:date="2017-12-19T16:40:00Z"/>
        </w:rPr>
        <w:pPrChange w:id="378" w:author="Microsoft Office User" w:date="2017-12-19T16:41:00Z">
          <w:pPr>
            <w:ind w:left="720"/>
          </w:pPr>
        </w:pPrChange>
      </w:pPr>
    </w:p>
    <w:p w14:paraId="47890F7D" w14:textId="77777777" w:rsidR="00864B53" w:rsidRPr="001A1F15" w:rsidRDefault="00864B53">
      <w:pPr>
        <w:spacing w:line="480" w:lineRule="auto"/>
        <w:ind w:firstLine="720"/>
        <w:outlineLvl w:val="0"/>
        <w:rPr>
          <w:ins w:id="379" w:author="Microsoft Office User" w:date="2017-12-19T16:40:00Z"/>
          <w:b/>
        </w:rPr>
        <w:pPrChange w:id="380" w:author="Microsoft Office User" w:date="2017-12-19T16:41:00Z">
          <w:pPr>
            <w:ind w:firstLine="720"/>
            <w:outlineLvl w:val="0"/>
          </w:pPr>
        </w:pPrChange>
      </w:pPr>
      <w:ins w:id="381" w:author="Microsoft Office User" w:date="2017-12-19T16:40:00Z">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ins>
    </w:p>
    <w:p w14:paraId="7023FC2F" w14:textId="77777777" w:rsidR="00864B53" w:rsidRDefault="00864B53">
      <w:pPr>
        <w:pStyle w:val="ListParagraph"/>
        <w:spacing w:line="480" w:lineRule="auto"/>
        <w:rPr>
          <w:ins w:id="382" w:author="Microsoft Office User" w:date="2017-12-19T16:40:00Z"/>
        </w:rPr>
        <w:pPrChange w:id="383" w:author="Microsoft Office User" w:date="2017-12-19T16:41:00Z">
          <w:pPr>
            <w:pStyle w:val="ListParagraph"/>
          </w:pPr>
        </w:pPrChange>
      </w:pPr>
      <w:ins w:id="384" w:author="Microsoft Office User" w:date="2017-12-19T16:40:00Z">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ins>
    </w:p>
    <w:p w14:paraId="2F8E85BF" w14:textId="77777777" w:rsidR="00864B53" w:rsidRDefault="00864B53">
      <w:pPr>
        <w:spacing w:line="480" w:lineRule="auto"/>
        <w:rPr>
          <w:ins w:id="385" w:author="Microsoft Office User" w:date="2017-12-19T16:40:00Z"/>
        </w:rPr>
        <w:pPrChange w:id="386" w:author="Microsoft Office User" w:date="2017-12-19T16:41:00Z">
          <w:pPr/>
        </w:pPrChange>
      </w:pPr>
    </w:p>
    <w:p w14:paraId="09ADAECE" w14:textId="77777777" w:rsidR="00864B53" w:rsidRDefault="00864B53">
      <w:pPr>
        <w:spacing w:line="480" w:lineRule="auto"/>
        <w:ind w:firstLine="720"/>
        <w:outlineLvl w:val="0"/>
        <w:rPr>
          <w:ins w:id="387" w:author="Microsoft Office User" w:date="2017-12-19T16:40:00Z"/>
          <w:b/>
        </w:rPr>
        <w:pPrChange w:id="388" w:author="Microsoft Office User" w:date="2017-12-19T16:41:00Z">
          <w:pPr>
            <w:ind w:firstLine="720"/>
            <w:outlineLvl w:val="0"/>
          </w:pPr>
        </w:pPrChange>
      </w:pPr>
      <w:ins w:id="389" w:author="Microsoft Office User" w:date="2017-12-19T16:40:00Z">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ins>
    </w:p>
    <w:p w14:paraId="6717D413" w14:textId="77777777" w:rsidR="00864B53" w:rsidRDefault="00864B53">
      <w:pPr>
        <w:pStyle w:val="ListParagraph"/>
        <w:spacing w:line="480" w:lineRule="auto"/>
        <w:rPr>
          <w:ins w:id="390" w:author="Microsoft Office User" w:date="2017-12-19T16:40:00Z"/>
        </w:rPr>
        <w:pPrChange w:id="391" w:author="Microsoft Office User" w:date="2017-12-19T16:41:00Z">
          <w:pPr>
            <w:pStyle w:val="ListParagraph"/>
          </w:pPr>
        </w:pPrChange>
      </w:pPr>
      <w:ins w:id="392" w:author="Microsoft Office User" w:date="2017-12-19T16:40:00Z">
        <w:r>
          <w:lastRenderedPageBreak/>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ins>
    </w:p>
    <w:p w14:paraId="182FC26F" w14:textId="77777777" w:rsidR="00864B53" w:rsidRDefault="00864B53">
      <w:pPr>
        <w:spacing w:line="480" w:lineRule="auto"/>
        <w:rPr>
          <w:ins w:id="393" w:author="Microsoft Office User" w:date="2017-12-19T16:40:00Z"/>
        </w:rPr>
        <w:pPrChange w:id="394" w:author="Microsoft Office User" w:date="2017-12-19T16:41:00Z">
          <w:pPr/>
        </w:pPrChange>
      </w:pPr>
    </w:p>
    <w:p w14:paraId="7B42D484" w14:textId="77777777" w:rsidR="00864B53" w:rsidRPr="003B419F" w:rsidRDefault="00864B53">
      <w:pPr>
        <w:spacing w:line="480" w:lineRule="auto"/>
        <w:ind w:firstLine="720"/>
        <w:outlineLvl w:val="0"/>
        <w:rPr>
          <w:ins w:id="395" w:author="Microsoft Office User" w:date="2017-12-19T16:40:00Z"/>
          <w:b/>
        </w:rPr>
        <w:pPrChange w:id="396" w:author="Microsoft Office User" w:date="2017-12-19T16:41:00Z">
          <w:pPr>
            <w:ind w:firstLine="720"/>
            <w:outlineLvl w:val="0"/>
          </w:pPr>
        </w:pPrChange>
      </w:pPr>
      <w:ins w:id="397" w:author="Microsoft Office User" w:date="2017-12-19T16:40:00Z">
        <w:r w:rsidRPr="003B419F">
          <w:rPr>
            <w:b/>
          </w:rPr>
          <w:t>Figure 5.</w:t>
        </w:r>
        <w:r>
          <w:rPr>
            <w:b/>
          </w:rPr>
          <w:t xml:space="preserve"> Obesity exacerbates dexamethasone-induced lipolysis.</w:t>
        </w:r>
        <w:r w:rsidRPr="003B419F">
          <w:rPr>
            <w:b/>
          </w:rPr>
          <w:t xml:space="preserve"> </w:t>
        </w:r>
      </w:ins>
    </w:p>
    <w:p w14:paraId="4DDFD4FF" w14:textId="77777777" w:rsidR="00864B53" w:rsidRDefault="00864B53">
      <w:pPr>
        <w:pStyle w:val="ListParagraph"/>
        <w:spacing w:line="480" w:lineRule="auto"/>
        <w:rPr>
          <w:ins w:id="398" w:author="Microsoft Office User" w:date="2017-12-19T16:40:00Z"/>
        </w:rPr>
        <w:pPrChange w:id="399" w:author="Microsoft Office User" w:date="2017-12-19T16:41:00Z">
          <w:pPr>
            <w:pStyle w:val="ListParagraph"/>
          </w:pPr>
        </w:pPrChange>
      </w:pPr>
      <w:ins w:id="400" w:author="Microsoft Office User" w:date="2017-12-19T16:40:00Z">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ins>
    </w:p>
    <w:p w14:paraId="499E755F" w14:textId="77777777" w:rsidR="008C43D4" w:rsidRDefault="008C43D4">
      <w:pPr>
        <w:rPr>
          <w:ins w:id="401" w:author="Microsoft Office User" w:date="2017-12-19T16:40:00Z"/>
        </w:rPr>
        <w:pPrChange w:id="402" w:author="Microsoft Office User" w:date="2017-12-19T16:47:00Z">
          <w:pPr>
            <w:pStyle w:val="ListParagraph"/>
          </w:pPr>
        </w:pPrChange>
      </w:pPr>
    </w:p>
    <w:tbl>
      <w:tblPr>
        <w:tblStyle w:val="TableGrid"/>
        <w:tblpPr w:leftFromText="180" w:rightFromText="180" w:vertAnchor="page" w:horzAnchor="page" w:tblpX="1810" w:tblpY="1805"/>
        <w:tblW w:w="0" w:type="auto"/>
        <w:tblLook w:val="04A0" w:firstRow="1" w:lastRow="0" w:firstColumn="1" w:lastColumn="0" w:noHBand="0" w:noVBand="1"/>
      </w:tblPr>
      <w:tblGrid>
        <w:gridCol w:w="1113"/>
        <w:gridCol w:w="3127"/>
        <w:gridCol w:w="3156"/>
      </w:tblGrid>
      <w:tr w:rsidR="008C43D4" w14:paraId="4C6605C3" w14:textId="77777777" w:rsidTr="00653C93">
        <w:trPr>
          <w:trHeight w:val="350"/>
          <w:ins w:id="403" w:author="Microsoft Office User" w:date="2017-12-19T16:46:00Z"/>
        </w:trPr>
        <w:tc>
          <w:tcPr>
            <w:tcW w:w="1113" w:type="dxa"/>
          </w:tcPr>
          <w:p w14:paraId="52FC681D" w14:textId="77777777" w:rsidR="008C43D4" w:rsidRDefault="008C43D4" w:rsidP="00653C93">
            <w:pPr>
              <w:rPr>
                <w:ins w:id="404" w:author="Microsoft Office User" w:date="2017-12-19T16:46:00Z"/>
              </w:rPr>
            </w:pPr>
            <w:ins w:id="405" w:author="Microsoft Office User" w:date="2017-12-19T16:46:00Z">
              <w:r>
                <w:lastRenderedPageBreak/>
                <w:t>Gene</w:t>
              </w:r>
            </w:ins>
          </w:p>
        </w:tc>
        <w:tc>
          <w:tcPr>
            <w:tcW w:w="3127" w:type="dxa"/>
          </w:tcPr>
          <w:p w14:paraId="3832F3DB" w14:textId="77777777" w:rsidR="008C43D4" w:rsidRDefault="008C43D4" w:rsidP="00653C93">
            <w:pPr>
              <w:rPr>
                <w:ins w:id="406" w:author="Microsoft Office User" w:date="2017-12-19T16:46:00Z"/>
              </w:rPr>
            </w:pPr>
            <w:ins w:id="407" w:author="Microsoft Office User" w:date="2017-12-19T16:46:00Z">
              <w:r>
                <w:t xml:space="preserve">Forward Sequence </w:t>
              </w:r>
            </w:ins>
          </w:p>
        </w:tc>
        <w:tc>
          <w:tcPr>
            <w:tcW w:w="3156" w:type="dxa"/>
          </w:tcPr>
          <w:p w14:paraId="15C1F1CD" w14:textId="77777777" w:rsidR="008C43D4" w:rsidRDefault="008C43D4" w:rsidP="00653C93">
            <w:pPr>
              <w:rPr>
                <w:ins w:id="408" w:author="Microsoft Office User" w:date="2017-12-19T16:46:00Z"/>
              </w:rPr>
            </w:pPr>
            <w:ins w:id="409" w:author="Microsoft Office User" w:date="2017-12-19T16:46:00Z">
              <w:r>
                <w:t>Reverse Sequence</w:t>
              </w:r>
            </w:ins>
          </w:p>
        </w:tc>
      </w:tr>
      <w:tr w:rsidR="008C43D4" w14:paraId="540E39A5" w14:textId="77777777" w:rsidTr="00653C93">
        <w:trPr>
          <w:trHeight w:val="306"/>
          <w:ins w:id="410" w:author="Microsoft Office User" w:date="2017-12-19T16:46:00Z"/>
        </w:trPr>
        <w:tc>
          <w:tcPr>
            <w:tcW w:w="1113" w:type="dxa"/>
          </w:tcPr>
          <w:p w14:paraId="00F7DDD7" w14:textId="77777777" w:rsidR="008C43D4" w:rsidRPr="00C636C1" w:rsidRDefault="008C43D4" w:rsidP="00653C93">
            <w:pPr>
              <w:rPr>
                <w:ins w:id="411" w:author="Microsoft Office User" w:date="2017-12-19T16:46:00Z"/>
                <w:i/>
              </w:rPr>
            </w:pPr>
            <w:proofErr w:type="spellStart"/>
            <w:ins w:id="412" w:author="Microsoft Office User" w:date="2017-12-19T16:46:00Z">
              <w:r w:rsidRPr="00C636C1">
                <w:rPr>
                  <w:i/>
                </w:rPr>
                <w:t>Actb</w:t>
              </w:r>
              <w:proofErr w:type="spellEnd"/>
            </w:ins>
          </w:p>
        </w:tc>
        <w:tc>
          <w:tcPr>
            <w:tcW w:w="3127" w:type="dxa"/>
          </w:tcPr>
          <w:p w14:paraId="400625F8" w14:textId="77777777" w:rsidR="008C43D4" w:rsidRDefault="008C43D4" w:rsidP="00653C93">
            <w:pPr>
              <w:rPr>
                <w:ins w:id="413" w:author="Microsoft Office User" w:date="2017-12-19T16:46:00Z"/>
              </w:rPr>
            </w:pPr>
            <w:ins w:id="414" w:author="Microsoft Office User" w:date="2017-12-19T16:46:00Z">
              <w:r>
                <w:t>ATGTGGATCAGCAAGCAGGA</w:t>
              </w:r>
            </w:ins>
          </w:p>
        </w:tc>
        <w:tc>
          <w:tcPr>
            <w:tcW w:w="3156" w:type="dxa"/>
          </w:tcPr>
          <w:p w14:paraId="46EB8305" w14:textId="77777777" w:rsidR="008C43D4" w:rsidRDefault="008C43D4" w:rsidP="00653C93">
            <w:pPr>
              <w:rPr>
                <w:ins w:id="415" w:author="Microsoft Office User" w:date="2017-12-19T16:46:00Z"/>
              </w:rPr>
            </w:pPr>
            <w:ins w:id="416" w:author="Microsoft Office User" w:date="2017-12-19T16:46:00Z">
              <w:r>
                <w:t>AAGGGTGTAAAACGCAGCTCA</w:t>
              </w:r>
            </w:ins>
          </w:p>
        </w:tc>
      </w:tr>
      <w:tr w:rsidR="008C43D4" w14:paraId="39E29422" w14:textId="77777777" w:rsidTr="00653C93">
        <w:trPr>
          <w:trHeight w:val="325"/>
          <w:ins w:id="417" w:author="Microsoft Office User" w:date="2017-12-19T16:46:00Z"/>
        </w:trPr>
        <w:tc>
          <w:tcPr>
            <w:tcW w:w="1113" w:type="dxa"/>
          </w:tcPr>
          <w:p w14:paraId="40C65F2F" w14:textId="77777777" w:rsidR="008C43D4" w:rsidRPr="00C636C1" w:rsidRDefault="008C43D4" w:rsidP="00653C93">
            <w:pPr>
              <w:rPr>
                <w:ins w:id="418" w:author="Microsoft Office User" w:date="2017-12-19T16:46:00Z"/>
                <w:i/>
              </w:rPr>
            </w:pPr>
            <w:proofErr w:type="spellStart"/>
            <w:ins w:id="419" w:author="Microsoft Office User" w:date="2017-12-19T16:46:00Z">
              <w:r>
                <w:rPr>
                  <w:i/>
                </w:rPr>
                <w:t>Fasn</w:t>
              </w:r>
              <w:proofErr w:type="spellEnd"/>
            </w:ins>
          </w:p>
        </w:tc>
        <w:tc>
          <w:tcPr>
            <w:tcW w:w="3127" w:type="dxa"/>
          </w:tcPr>
          <w:p w14:paraId="153E6BAA" w14:textId="77777777" w:rsidR="008C43D4" w:rsidRDefault="008C43D4" w:rsidP="00653C93">
            <w:pPr>
              <w:rPr>
                <w:ins w:id="420" w:author="Microsoft Office User" w:date="2017-12-19T16:46:00Z"/>
              </w:rPr>
            </w:pPr>
            <w:ins w:id="421" w:author="Microsoft Office User" w:date="2017-12-19T16:46:00Z">
              <w:r>
                <w:t>GGAGGTGGTGATAGCCGGTAT</w:t>
              </w:r>
            </w:ins>
          </w:p>
        </w:tc>
        <w:tc>
          <w:tcPr>
            <w:tcW w:w="3156" w:type="dxa"/>
          </w:tcPr>
          <w:p w14:paraId="16B50737" w14:textId="77777777" w:rsidR="008C43D4" w:rsidRDefault="008C43D4" w:rsidP="00653C93">
            <w:pPr>
              <w:rPr>
                <w:ins w:id="422" w:author="Microsoft Office User" w:date="2017-12-19T16:46:00Z"/>
              </w:rPr>
            </w:pPr>
            <w:ins w:id="423" w:author="Microsoft Office User" w:date="2017-12-19T16:46:00Z">
              <w:r>
                <w:t>TGGGTAATCCATAGAGCCCAG</w:t>
              </w:r>
            </w:ins>
          </w:p>
        </w:tc>
      </w:tr>
      <w:tr w:rsidR="008C43D4" w14:paraId="71F8D5D1" w14:textId="77777777" w:rsidTr="00653C93">
        <w:trPr>
          <w:trHeight w:val="325"/>
          <w:ins w:id="424" w:author="Microsoft Office User" w:date="2017-12-19T16:46:00Z"/>
        </w:trPr>
        <w:tc>
          <w:tcPr>
            <w:tcW w:w="1113" w:type="dxa"/>
          </w:tcPr>
          <w:p w14:paraId="4459BD4F" w14:textId="77777777" w:rsidR="008C43D4" w:rsidRPr="00C636C1" w:rsidRDefault="008C43D4" w:rsidP="00653C93">
            <w:pPr>
              <w:rPr>
                <w:ins w:id="425" w:author="Microsoft Office User" w:date="2017-12-19T16:46:00Z"/>
                <w:i/>
              </w:rPr>
            </w:pPr>
            <w:ins w:id="426" w:author="Microsoft Office User" w:date="2017-12-19T16:46:00Z">
              <w:r w:rsidRPr="00C636C1">
                <w:rPr>
                  <w:i/>
                </w:rPr>
                <w:t>Pnpla2</w:t>
              </w:r>
            </w:ins>
          </w:p>
        </w:tc>
        <w:tc>
          <w:tcPr>
            <w:tcW w:w="3127" w:type="dxa"/>
          </w:tcPr>
          <w:p w14:paraId="41C05B30" w14:textId="77777777" w:rsidR="008C43D4" w:rsidRDefault="008C43D4" w:rsidP="00653C93">
            <w:pPr>
              <w:rPr>
                <w:ins w:id="427" w:author="Microsoft Office User" w:date="2017-12-19T16:46:00Z"/>
              </w:rPr>
            </w:pPr>
            <w:ins w:id="428" w:author="Microsoft Office User" w:date="2017-12-19T16:46:00Z">
              <w:r>
                <w:t>CCACTCACATCTACGGAGCC</w:t>
              </w:r>
            </w:ins>
          </w:p>
        </w:tc>
        <w:tc>
          <w:tcPr>
            <w:tcW w:w="3156" w:type="dxa"/>
          </w:tcPr>
          <w:p w14:paraId="0B7711F7" w14:textId="77777777" w:rsidR="008C43D4" w:rsidRDefault="008C43D4" w:rsidP="00653C93">
            <w:pPr>
              <w:rPr>
                <w:ins w:id="429" w:author="Microsoft Office User" w:date="2017-12-19T16:46:00Z"/>
              </w:rPr>
            </w:pPr>
            <w:ins w:id="430" w:author="Microsoft Office User" w:date="2017-12-19T16:46:00Z">
              <w:r>
                <w:t>GATGCAGAGGACCCAGGAAC</w:t>
              </w:r>
            </w:ins>
          </w:p>
        </w:tc>
      </w:tr>
      <w:tr w:rsidR="008C43D4" w14:paraId="4D661DC6" w14:textId="77777777" w:rsidTr="00653C93">
        <w:trPr>
          <w:trHeight w:val="325"/>
          <w:ins w:id="431" w:author="Microsoft Office User" w:date="2017-12-19T16:46:00Z"/>
        </w:trPr>
        <w:tc>
          <w:tcPr>
            <w:tcW w:w="1113" w:type="dxa"/>
          </w:tcPr>
          <w:p w14:paraId="722FAFC1" w14:textId="77777777" w:rsidR="008C43D4" w:rsidRPr="00C636C1" w:rsidRDefault="008C43D4" w:rsidP="00653C93">
            <w:pPr>
              <w:rPr>
                <w:ins w:id="432" w:author="Microsoft Office User" w:date="2017-12-19T16:46:00Z"/>
                <w:i/>
              </w:rPr>
            </w:pPr>
            <w:ins w:id="433" w:author="Microsoft Office User" w:date="2017-12-19T16:46:00Z">
              <w:r>
                <w:rPr>
                  <w:i/>
                </w:rPr>
                <w:t>Srebf1</w:t>
              </w:r>
            </w:ins>
          </w:p>
        </w:tc>
        <w:tc>
          <w:tcPr>
            <w:tcW w:w="3127" w:type="dxa"/>
          </w:tcPr>
          <w:p w14:paraId="2A7670A2" w14:textId="77777777" w:rsidR="008C43D4" w:rsidRDefault="008C43D4" w:rsidP="00653C93">
            <w:pPr>
              <w:rPr>
                <w:ins w:id="434" w:author="Microsoft Office User" w:date="2017-12-19T16:46:00Z"/>
              </w:rPr>
            </w:pPr>
            <w:ins w:id="435" w:author="Microsoft Office User" w:date="2017-12-19T16:46:00Z">
              <w:r>
                <w:t>AGGCCATCGACTACATCCG</w:t>
              </w:r>
            </w:ins>
          </w:p>
        </w:tc>
        <w:tc>
          <w:tcPr>
            <w:tcW w:w="3156" w:type="dxa"/>
          </w:tcPr>
          <w:p w14:paraId="1CCBB186" w14:textId="77777777" w:rsidR="008C43D4" w:rsidRDefault="008C43D4" w:rsidP="00653C93">
            <w:pPr>
              <w:rPr>
                <w:ins w:id="436" w:author="Microsoft Office User" w:date="2017-12-19T16:46:00Z"/>
              </w:rPr>
            </w:pPr>
            <w:ins w:id="437" w:author="Microsoft Office User" w:date="2017-12-19T16:46:00Z">
              <w:r>
                <w:t>TCCATAGACACATCTGTGCCTC</w:t>
              </w:r>
            </w:ins>
          </w:p>
        </w:tc>
      </w:tr>
    </w:tbl>
    <w:p w14:paraId="2C1508C7" w14:textId="77777777" w:rsidR="008C43D4" w:rsidRDefault="008C43D4" w:rsidP="008C43D4">
      <w:pPr>
        <w:rPr>
          <w:ins w:id="438" w:author="Microsoft Office User" w:date="2017-12-19T16:47:00Z"/>
        </w:rPr>
      </w:pPr>
      <w:ins w:id="439" w:author="Microsoft Office User" w:date="2017-12-19T16:47:00Z">
        <w:r>
          <w:t>Table 1: Primers used for RT-qPCR analyses.</w:t>
        </w:r>
      </w:ins>
    </w:p>
    <w:p w14:paraId="22950F40" w14:textId="77777777" w:rsidR="00864B53" w:rsidRDefault="00864B53" w:rsidP="00864B53">
      <w:pPr>
        <w:rPr>
          <w:ins w:id="440" w:author="Microsoft Office User" w:date="2017-12-19T16:46:00Z"/>
        </w:rPr>
      </w:pPr>
    </w:p>
    <w:p w14:paraId="609B39B6" w14:textId="77777777" w:rsidR="008C43D4" w:rsidRDefault="008C43D4" w:rsidP="00864B53">
      <w:pPr>
        <w:rPr>
          <w:ins w:id="441" w:author="Microsoft Office User" w:date="2017-12-19T16:46:00Z"/>
        </w:rPr>
      </w:pPr>
    </w:p>
    <w:p w14:paraId="5E492A9E" w14:textId="77777777" w:rsidR="008C43D4" w:rsidRDefault="008C43D4" w:rsidP="00864B53">
      <w:pPr>
        <w:rPr>
          <w:ins w:id="442" w:author="Microsoft Office User" w:date="2017-12-19T16:46:00Z"/>
        </w:rPr>
      </w:pPr>
    </w:p>
    <w:p w14:paraId="1CC19603" w14:textId="77777777" w:rsidR="008C43D4" w:rsidRDefault="008C43D4" w:rsidP="00864B53">
      <w:pPr>
        <w:rPr>
          <w:ins w:id="443" w:author="Microsoft Office User" w:date="2017-12-19T16:46:00Z"/>
        </w:rPr>
      </w:pPr>
    </w:p>
    <w:p w14:paraId="726DFF2D" w14:textId="77777777" w:rsidR="008C43D4" w:rsidRDefault="008C43D4" w:rsidP="00864B53">
      <w:pPr>
        <w:rPr>
          <w:ins w:id="444" w:author="Microsoft Office User" w:date="2017-12-19T16:46:00Z"/>
        </w:rPr>
      </w:pPr>
    </w:p>
    <w:p w14:paraId="505FFAD8" w14:textId="77777777" w:rsidR="008C43D4" w:rsidRPr="00676D96" w:rsidRDefault="008C43D4" w:rsidP="00864B53">
      <w:pPr>
        <w:rPr>
          <w:ins w:id="445" w:author="Microsoft Office User" w:date="2017-12-19T16:40:00Z"/>
        </w:rPr>
      </w:pPr>
    </w:p>
    <w:p w14:paraId="51DF7F76" w14:textId="77777777" w:rsidR="00864B53" w:rsidRDefault="00864B53" w:rsidP="007C75AD">
      <w:pPr>
        <w:widowControl w:val="0"/>
        <w:autoSpaceDE w:val="0"/>
        <w:autoSpaceDN w:val="0"/>
        <w:adjustRightInd w:val="0"/>
        <w:spacing w:line="480" w:lineRule="auto"/>
        <w:ind w:left="480" w:hanging="480"/>
        <w:rPr>
          <w:ins w:id="446" w:author="Microsoft Office User" w:date="2017-12-18T14:57:00Z"/>
          <w:color w:val="000000" w:themeColor="text1"/>
        </w:rPr>
      </w:pPr>
    </w:p>
    <w:p w14:paraId="0BBFFD24" w14:textId="0CBE485B" w:rsidR="00D26E2F" w:rsidRPr="006902F6" w:rsidRDefault="00D26E2F" w:rsidP="00282D07">
      <w:pPr>
        <w:widowControl w:val="0"/>
        <w:autoSpaceDE w:val="0"/>
        <w:autoSpaceDN w:val="0"/>
        <w:adjustRightInd w:val="0"/>
        <w:ind w:left="640" w:hanging="640"/>
        <w:rPr>
          <w:color w:val="000000" w:themeColor="text1"/>
        </w:rPr>
      </w:pPr>
      <w:ins w:id="447" w:author="Microsoft Office User" w:date="2017-12-18T14:57:00Z">
        <w:r>
          <w:rPr>
            <w:color w:val="000000" w:themeColor="text1"/>
          </w:rPr>
          <w:t xml:space="preserve">ADD FIGURES TO THIS DOCUMENT HERE AND IN THIS </w:t>
        </w:r>
        <w:commentRangeStart w:id="448"/>
        <w:r>
          <w:rPr>
            <w:color w:val="000000" w:themeColor="text1"/>
          </w:rPr>
          <w:t>ORDER</w:t>
        </w:r>
      </w:ins>
      <w:commentRangeEnd w:id="448"/>
      <w:ins w:id="449" w:author="Microsoft Office User" w:date="2017-12-18T14:58:00Z">
        <w:r>
          <w:rPr>
            <w:rStyle w:val="CommentReference"/>
          </w:rPr>
          <w:commentReference w:id="448"/>
        </w:r>
      </w:ins>
      <w:ins w:id="450"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451"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3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3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89"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 xml:space="preserve">lean </w:t>
      </w:r>
      <w:proofErr w:type="spellStart"/>
      <w:r w:rsidR="007515B1">
        <w:t>dex</w:t>
      </w:r>
      <w:proofErr w:type="spellEnd"/>
      <w:r w:rsidR="007515B1">
        <w:t xml:space="preserve"> may be due to depleted liver glycogen.</w:t>
      </w:r>
    </w:p>
  </w:comment>
  <w:comment w:id="331"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448"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2035D8" w14:textId="77777777" w:rsidR="00347E35" w:rsidRDefault="00347E35" w:rsidP="001975C6">
      <w:r>
        <w:separator/>
      </w:r>
    </w:p>
  </w:endnote>
  <w:endnote w:type="continuationSeparator" w:id="0">
    <w:p w14:paraId="5D38D74F" w14:textId="77777777" w:rsidR="00347E35" w:rsidRDefault="00347E35"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156DD">
      <w:rPr>
        <w:caps/>
        <w:noProof/>
        <w:color w:val="5B9BD5" w:themeColor="accent1"/>
      </w:rPr>
      <w:t>28</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251C56" w14:textId="77777777" w:rsidR="00347E35" w:rsidRDefault="00347E35" w:rsidP="001975C6">
      <w:r>
        <w:separator/>
      </w:r>
    </w:p>
  </w:footnote>
  <w:footnote w:type="continuationSeparator" w:id="0">
    <w:p w14:paraId="6F39167F" w14:textId="77777777" w:rsidR="00347E35" w:rsidRDefault="00347E35"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6E1"/>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2BEDE-92DF-C140-8B31-8D491EFE4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28</Pages>
  <Words>31684</Words>
  <Characters>180599</Characters>
  <Application>Microsoft Macintosh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72</cp:revision>
  <dcterms:created xsi:type="dcterms:W3CDTF">2017-08-21T12:00:00Z</dcterms:created>
  <dcterms:modified xsi:type="dcterms:W3CDTF">2017-12-20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